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7159" w:rsidRDefault="00C77159" w:rsidP="00C77159">
      <w:pPr>
        <w:rPr>
          <w:rStyle w:val="ProtocolHeading1Char"/>
        </w:rPr>
      </w:pPr>
      <w:bookmarkStart w:id="0" w:name="_Toc347920778"/>
      <w:bookmarkStart w:id="1" w:name="_Toc413686948"/>
      <w:bookmarkStart w:id="2" w:name="_Toc347911393"/>
      <w:bookmarkStart w:id="3" w:name="_Toc421625189"/>
      <w:r w:rsidRPr="00037E1E">
        <w:rPr>
          <w:rStyle w:val="ProtocolHeading1Char"/>
        </w:rPr>
        <w:t>Standard Operating Procedure</w:t>
      </w:r>
      <w:bookmarkEnd w:id="0"/>
      <w:bookmarkEnd w:id="1"/>
      <w:bookmarkEnd w:id="2"/>
      <w:bookmarkEnd w:id="3"/>
      <w:r>
        <w:rPr>
          <w:rStyle w:val="ProtocolHeading1Char"/>
        </w:rPr>
        <w:t xml:space="preserve">s </w:t>
      </w:r>
    </w:p>
    <w:p w:rsidR="00C77159" w:rsidRDefault="00C77159" w:rsidP="00C77159">
      <w:pPr>
        <w:pStyle w:val="ProtocolHeading2"/>
        <w:rPr>
          <w:rStyle w:val="ProtocolHeading1Char"/>
          <w:rFonts w:eastAsiaTheme="majorEastAsia"/>
          <w:sz w:val="24"/>
        </w:rPr>
      </w:pPr>
    </w:p>
    <w:p w:rsidR="00C77159" w:rsidRPr="00C77159" w:rsidRDefault="00C77159" w:rsidP="00C77159">
      <w:pPr>
        <w:pStyle w:val="ProtocolHeading2"/>
        <w:rPr>
          <w:rStyle w:val="ProtocolHeading1Char"/>
          <w:rFonts w:eastAsiaTheme="majorEastAsia"/>
          <w:b/>
          <w:bCs/>
          <w:iCs/>
          <w:color w:val="auto"/>
          <w:sz w:val="24"/>
        </w:rPr>
      </w:pPr>
      <w:r w:rsidRPr="00C77159">
        <w:rPr>
          <w:rStyle w:val="ProtocolHeading1Char"/>
          <w:rFonts w:eastAsiaTheme="majorEastAsia"/>
          <w:b/>
          <w:color w:val="auto"/>
          <w:sz w:val="24"/>
        </w:rPr>
        <w:t xml:space="preserve">SOP X.  A General Approach for </w:t>
      </w:r>
      <w:r w:rsidRPr="00C77159">
        <w:rPr>
          <w:rStyle w:val="ProtocolHeading1Char"/>
          <w:rFonts w:eastAsiaTheme="majorEastAsia"/>
          <w:b/>
          <w:bCs/>
          <w:iCs/>
          <w:color w:val="auto"/>
          <w:sz w:val="24"/>
        </w:rPr>
        <w:t>Associating Standardized</w:t>
      </w:r>
      <w:r w:rsidRPr="00C77159">
        <w:rPr>
          <w:rStyle w:val="ProtocolHeading1Char"/>
          <w:rFonts w:eastAsiaTheme="majorEastAsia"/>
          <w:b/>
          <w:color w:val="auto"/>
          <w:sz w:val="24"/>
        </w:rPr>
        <w:t xml:space="preserve"> Vegetation Classes </w:t>
      </w:r>
      <w:r w:rsidRPr="00C77159">
        <w:rPr>
          <w:rStyle w:val="ProtocolHeading1Char"/>
          <w:rFonts w:eastAsiaTheme="majorEastAsia"/>
          <w:b/>
          <w:bCs/>
          <w:iCs/>
          <w:color w:val="auto"/>
          <w:sz w:val="24"/>
        </w:rPr>
        <w:t>with</w:t>
      </w:r>
      <w:r w:rsidRPr="00C77159">
        <w:rPr>
          <w:rStyle w:val="ProtocolHeading1Char"/>
          <w:rFonts w:eastAsiaTheme="majorEastAsia"/>
          <w:b/>
          <w:color w:val="auto"/>
          <w:sz w:val="24"/>
        </w:rPr>
        <w:t xml:space="preserve"> Survey Locations</w:t>
      </w:r>
    </w:p>
    <w:p w:rsidR="00C77159" w:rsidRDefault="00C77159" w:rsidP="00C77159">
      <w:pPr>
        <w:pStyle w:val="ProtocolHeading2"/>
      </w:pPr>
    </w:p>
    <w:p w:rsidR="00C77159" w:rsidRDefault="00C77159" w:rsidP="00C77159">
      <w:pPr>
        <w:pStyle w:val="ProtocolHeading3"/>
      </w:pPr>
      <w:r w:rsidRPr="006A1E8B">
        <w:t>Authors</w:t>
      </w:r>
      <w:r>
        <w:rPr>
          <w:rStyle w:val="FootnoteReference"/>
        </w:rPr>
        <w:footnoteReference w:id="1"/>
      </w:r>
      <w:r w:rsidRPr="006A1E8B">
        <w:t xml:space="preserve">:  Lee </w:t>
      </w:r>
      <w:r>
        <w:t xml:space="preserve">E. </w:t>
      </w:r>
      <w:r w:rsidRPr="006A1E8B">
        <w:t>O’Brien, Melinda G. Knutson</w:t>
      </w:r>
    </w:p>
    <w:p w:rsidR="00C77159" w:rsidRPr="00A651F5" w:rsidRDefault="00C77159" w:rsidP="00C77159">
      <w:pPr>
        <w:pStyle w:val="ProtocolHeading3"/>
        <w:rPr>
          <w:b w:val="0"/>
        </w:rPr>
      </w:pPr>
      <w:r>
        <w:t xml:space="preserve">Date:  </w:t>
      </w:r>
      <w:r w:rsidR="0010750A">
        <w:t>August</w:t>
      </w:r>
      <w:r>
        <w:t xml:space="preserve"> 2015</w:t>
      </w:r>
    </w:p>
    <w:p w:rsidR="00C77159" w:rsidRDefault="00C77159" w:rsidP="00C77159">
      <w:pPr>
        <w:pStyle w:val="ProtocolHeading3"/>
      </w:pPr>
      <w:bookmarkStart w:id="4" w:name="_Toc421625190"/>
    </w:p>
    <w:bookmarkEnd w:id="4"/>
    <w:p w:rsidR="00C77159" w:rsidRPr="00A651F5" w:rsidRDefault="00C77159" w:rsidP="00C77159">
      <w:pPr>
        <w:pStyle w:val="ProtocolHeading3"/>
      </w:pPr>
      <w:r w:rsidRPr="00A651F5">
        <w:t>Introduction</w:t>
      </w:r>
    </w:p>
    <w:p w:rsidR="00C77159" w:rsidRDefault="00C77159" w:rsidP="00C77159">
      <w:pPr>
        <w:pStyle w:val="ProtocolText"/>
      </w:pPr>
      <w:r>
        <w:t>Linking natural resources surveys to a standardized set of vegetation classes increases the long-term value of the survey data and supports data analysis at broad spatial scales (landscapes or ecoregions).</w:t>
      </w:r>
      <w:r w:rsidR="005D12D5">
        <w:t xml:space="preserve"> </w:t>
      </w:r>
      <w:r>
        <w:t xml:space="preserve">The vegetation class associated with each survey </w:t>
      </w:r>
      <w:r w:rsidR="00227854">
        <w:t>location</w:t>
      </w:r>
      <w:r>
        <w:t xml:space="preserve"> is an important attribute (covariate) that may be needed for future, currently unanticipated, applications of the data set.</w:t>
      </w:r>
      <w:r w:rsidR="005D12D5">
        <w:t xml:space="preserve"> </w:t>
      </w:r>
      <w:r w:rsidRPr="00A651F5">
        <w:rPr>
          <w:i/>
        </w:rPr>
        <w:t>At a minimum, most natural resource surveys should document the standardized vegetation class associated with each survey location.</w:t>
      </w:r>
      <w:r w:rsidR="005D12D5">
        <w:t xml:space="preserve"> </w:t>
      </w:r>
      <w:r>
        <w:t>For some surveys, this will suffice for documenting vegetation conditions.</w:t>
      </w:r>
      <w:r w:rsidR="005D12D5">
        <w:t xml:space="preserve"> </w:t>
      </w:r>
      <w:r>
        <w:t>For other surveys, additional environmental attributes (plant species cover estimates, stem counts, water temperature, etc.) will be needed and separate SOP’s for collecting th</w:t>
      </w:r>
      <w:r w:rsidR="00AA17CD">
        <w:t>is information will be needed.</w:t>
      </w:r>
      <w:bookmarkStart w:id="5" w:name="_GoBack"/>
      <w:bookmarkEnd w:id="5"/>
    </w:p>
    <w:p w:rsidR="00C77159" w:rsidRDefault="00C77159" w:rsidP="00C77159">
      <w:pPr>
        <w:pStyle w:val="ProtocolText"/>
      </w:pPr>
    </w:p>
    <w:p w:rsidR="00C77159" w:rsidRDefault="00C77159" w:rsidP="00C77159">
      <w:pPr>
        <w:pStyle w:val="ProtocolText"/>
      </w:pPr>
      <w:r>
        <w:t>This SOP provides guidance for associating standardized and mapped vegetation classes (hereafter referred to as ‘vegetation classes’) with natural resources data collected at points or polygons.</w:t>
      </w:r>
      <w:r w:rsidR="005D12D5">
        <w:t xml:space="preserve"> </w:t>
      </w:r>
      <w:r>
        <w:t>The SOP can be used in any terrestrial or wetland survey when a minimum documentation of vegetation is needed.</w:t>
      </w:r>
      <w:r w:rsidR="005D12D5">
        <w:t xml:space="preserve"> </w:t>
      </w:r>
      <w:r>
        <w:t>(Marine systems are not included at this time.)</w:t>
      </w:r>
      <w:r w:rsidR="005D12D5">
        <w:t xml:space="preserve"> </w:t>
      </w:r>
      <w:r>
        <w:t>Survey coordinators can link sample locations with vegetation classes in advance of the field season and print them on the field data sheets and project maps. One advantage of this approach is that field staff with minimal botanical training can verify that the associated vegetation class is found at the survey location or, if the assignment is incorrect, can assign another vegetation class from a short list of t</w:t>
      </w:r>
      <w:r w:rsidR="00AA17CD">
        <w:t>hose found in the study area.</w:t>
      </w:r>
    </w:p>
    <w:p w:rsidR="00C77159" w:rsidRDefault="00C77159" w:rsidP="00C77159">
      <w:pPr>
        <w:pStyle w:val="ProtocolText"/>
      </w:pPr>
    </w:p>
    <w:p w:rsidR="00C77159" w:rsidRPr="007764C9" w:rsidRDefault="00C77159" w:rsidP="00C77159">
      <w:pPr>
        <w:pStyle w:val="ProtocolHeading3"/>
      </w:pPr>
      <w:r>
        <w:t>How Are Vegetation Classes Standardized and Mapped?</w:t>
      </w:r>
    </w:p>
    <w:p w:rsidR="00C77159" w:rsidRDefault="00C77159" w:rsidP="00C77159">
      <w:r>
        <w:rPr>
          <w:rStyle w:val="Hyperlink"/>
        </w:rPr>
        <w:t>Ecological systems are</w:t>
      </w:r>
      <w:r w:rsidRPr="002D39C4">
        <w:rPr>
          <w:rStyle w:val="Hyperlink"/>
        </w:rPr>
        <w:t xml:space="preserve"> recurring groups of biological commun</w:t>
      </w:r>
      <w:r>
        <w:rPr>
          <w:rStyle w:val="Hyperlink"/>
        </w:rPr>
        <w:t xml:space="preserve">ities that are found in similar </w:t>
      </w:r>
      <w:r w:rsidRPr="002D39C4">
        <w:rPr>
          <w:rStyle w:val="Hyperlink"/>
        </w:rPr>
        <w:t>physical environments and are influenced by similar dynamic ecolog</w:t>
      </w:r>
      <w:r>
        <w:rPr>
          <w:rStyle w:val="Hyperlink"/>
        </w:rPr>
        <w:t>ical processes, such as fire or flooding.</w:t>
      </w:r>
      <w:r w:rsidR="005D12D5">
        <w:rPr>
          <w:rStyle w:val="Hyperlink"/>
        </w:rPr>
        <w:t xml:space="preserve"> </w:t>
      </w:r>
      <w:r>
        <w:rPr>
          <w:rStyle w:val="Hyperlink"/>
        </w:rPr>
        <w:t xml:space="preserve">These ecological systems are represented by standardized and mapped vegetation classes that are </w:t>
      </w:r>
      <w:r w:rsidRPr="002D39C4">
        <w:rPr>
          <w:rStyle w:val="Hyperlink"/>
        </w:rPr>
        <w:t>readily identifiable by conservation and resource managers in the field</w:t>
      </w:r>
      <w:r>
        <w:rPr>
          <w:rStyle w:val="Hyperlink"/>
        </w:rPr>
        <w:t xml:space="preserve"> </w:t>
      </w:r>
      <w:r>
        <w:rPr>
          <w:rStyle w:val="Hyperlink"/>
        </w:rPr>
        <w:fldChar w:fldCharType="begin"/>
      </w:r>
      <w:r>
        <w:rPr>
          <w:rStyle w:val="Hyperlink"/>
        </w:rPr>
        <w:instrText xml:space="preserve"> ADDIN EN.CITE &lt;EndNote&gt;&lt;Cite&gt;&lt;Author&gt;Comer&lt;/Author&gt;&lt;Year&gt;2003&lt;/Year&gt;&lt;RecNum&gt;11972&lt;/RecNum&gt;&lt;DisplayText&gt;(Comer et al. 2003)&lt;/DisplayText&gt;&lt;record&gt;&lt;rec-number&gt;11972&lt;/rec-number&gt;&lt;foreign-keys&gt;&lt;key app="EN" db-id="9vf5zxpptep2xqe5557xs9as0dv5faxwstwr" timestamp="0"&gt;11972&lt;/key&gt;&lt;/foreign-keys&gt;&lt;ref-type name="Report"&gt;27&lt;/ref-type&gt;&lt;contributors&gt;&lt;authors&gt;&lt;author&gt;Comer, P.&lt;/author&gt;&lt;author&gt;Faber-Langendoen, D.&lt;/author&gt;&lt;author&gt;Evans, R.&lt;/author&gt;&lt;author&gt;Gawler, S.&lt;/author&gt;&lt;author&gt;Josse, C.&lt;/author&gt;&lt;author&gt;Kottel, G.&lt;/author&gt;&lt;author&gt;Menard, S.&lt;/author&gt;&lt;author&gt;Pyne, M.&lt;/author&gt;&lt;author&gt;Reid, M.&lt;/author&gt;&lt;author&gt;Schulz, K.&lt;/author&gt;&lt;author&gt;Snow, K.&lt;/author&gt;&lt;author&gt;Teague, J.&lt;/author&gt;&lt;/authors&gt;&lt;/contributors&gt;&lt;titles&gt;&lt;title&gt;Ecological systems of the United States: a working classification on U.S. terrestrial systems&lt;/title&gt;&lt;/titles&gt;&lt;pages&gt;75&lt;/pages&gt;&lt;keywords&gt;&lt;keyword&gt;National vegetation classification, community types, vegetation community&lt;/keyword&gt;&lt;/keywords&gt;&lt;dates&gt;&lt;year&gt;2003&lt;/year&gt;&lt;/dates&gt;&lt;pub-location&gt;Arlington, VA&lt;/pub-location&gt;&lt;publisher&gt;NatureServe&lt;/publisher&gt;&lt;urls&gt;&lt;/urls&gt;&lt;/record&gt;&lt;/Cite&gt;&lt;/EndNote&gt;</w:instrText>
      </w:r>
      <w:r>
        <w:rPr>
          <w:rStyle w:val="Hyperlink"/>
        </w:rPr>
        <w:fldChar w:fldCharType="separate"/>
      </w:r>
      <w:r>
        <w:rPr>
          <w:rStyle w:val="Hyperlink"/>
        </w:rPr>
        <w:t>(Comer et al. 2003)</w:t>
      </w:r>
      <w:r>
        <w:rPr>
          <w:rStyle w:val="Hyperlink"/>
        </w:rPr>
        <w:fldChar w:fldCharType="end"/>
      </w:r>
      <w:r w:rsidRPr="002D39C4">
        <w:rPr>
          <w:rStyle w:val="Hyperlink"/>
        </w:rPr>
        <w:t>.</w:t>
      </w:r>
      <w:r w:rsidR="005D12D5">
        <w:rPr>
          <w:rStyle w:val="Hyperlink"/>
        </w:rPr>
        <w:t xml:space="preserve"> </w:t>
      </w:r>
      <w:r>
        <w:rPr>
          <w:rStyle w:val="Hyperlink"/>
        </w:rPr>
        <w:t xml:space="preserve">Several federal and NGO agencies employ these standards and have developed useful tools; we employ </w:t>
      </w:r>
      <w:r>
        <w:t xml:space="preserve">the </w:t>
      </w:r>
      <w:hyperlink r:id="rId8" w:history="1">
        <w:r w:rsidR="00D27BDE">
          <w:rPr>
            <w:rStyle w:val="Hyperlink"/>
          </w:rPr>
          <w:t xml:space="preserve">USGS </w:t>
        </w:r>
        <w:r w:rsidR="00AA17CD">
          <w:rPr>
            <w:rStyle w:val="Hyperlink"/>
          </w:rPr>
          <w:t xml:space="preserve">National </w:t>
        </w:r>
        <w:r w:rsidR="00D27BDE">
          <w:rPr>
            <w:rStyle w:val="Hyperlink"/>
          </w:rPr>
          <w:t xml:space="preserve">Gap </w:t>
        </w:r>
        <w:r w:rsidRPr="0027151C">
          <w:rPr>
            <w:rStyle w:val="Hyperlink"/>
          </w:rPr>
          <w:t xml:space="preserve">Analysis </w:t>
        </w:r>
        <w:r w:rsidR="00D27BDE">
          <w:rPr>
            <w:rStyle w:val="Hyperlink"/>
          </w:rPr>
          <w:t xml:space="preserve">Program (GAP) </w:t>
        </w:r>
        <w:r w:rsidRPr="0027151C">
          <w:rPr>
            <w:rStyle w:val="Hyperlink"/>
          </w:rPr>
          <w:t>Land Cover Map</w:t>
        </w:r>
      </w:hyperlink>
      <w:r>
        <w:t>.</w:t>
      </w:r>
      <w:r w:rsidR="005D12D5">
        <w:rPr>
          <w:rStyle w:val="Hyperlink"/>
        </w:rPr>
        <w:t xml:space="preserve"> </w:t>
      </w:r>
      <w:r>
        <w:rPr>
          <w:rStyle w:val="Hyperlink"/>
        </w:rPr>
        <w:t xml:space="preserve">The GAP map </w:t>
      </w:r>
      <w:r>
        <w:t>use</w:t>
      </w:r>
      <w:r w:rsidR="00D27BDE">
        <w:t>s</w:t>
      </w:r>
      <w:r>
        <w:t xml:space="preserve"> vegetation classes from </w:t>
      </w:r>
      <w:r w:rsidRPr="00844E49">
        <w:t>NatureServe’s Ecological System Classification (Comer et al. 2003)</w:t>
      </w:r>
      <w:r>
        <w:t xml:space="preserve"> and the </w:t>
      </w:r>
      <w:hyperlink r:id="rId9" w:history="1">
        <w:r w:rsidRPr="00DA060F">
          <w:rPr>
            <w:rStyle w:val="Hyperlink"/>
          </w:rPr>
          <w:t xml:space="preserve">National Vegetation Classification </w:t>
        </w:r>
        <w:r w:rsidR="00AA17CD">
          <w:rPr>
            <w:rStyle w:val="Hyperlink"/>
          </w:rPr>
          <w:t xml:space="preserve">(NVC) </w:t>
        </w:r>
        <w:r w:rsidRPr="00DA060F">
          <w:rPr>
            <w:rStyle w:val="Hyperlink"/>
          </w:rPr>
          <w:t>System</w:t>
        </w:r>
      </w:hyperlink>
      <w:r>
        <w:t xml:space="preserve">; these are the same vegetation classes used by </w:t>
      </w:r>
      <w:r w:rsidRPr="00844E49">
        <w:t>the</w:t>
      </w:r>
      <w:r w:rsidRPr="00C77159">
        <w:t xml:space="preserve"> </w:t>
      </w:r>
      <w:r>
        <w:t>LANDFIRE program to model fire behavior and predict disturbance potential.</w:t>
      </w:r>
      <w:r w:rsidR="005D12D5">
        <w:t xml:space="preserve"> </w:t>
      </w:r>
      <w:r>
        <w:t>The GAP map covers the entire U.S. including Alaska, Hawaii and Puerto Rico.</w:t>
      </w:r>
    </w:p>
    <w:p w:rsidR="00C77159" w:rsidRDefault="00C77159" w:rsidP="00C77159"/>
    <w:p w:rsidR="0061501C" w:rsidRDefault="00C77159" w:rsidP="00C77159">
      <w:r>
        <w:t xml:space="preserve">The standardized vegetation classifications (defined as Class, Formation, Macrogroup, and Ecological System) for a state, county, or Landscape Conservation Cooperative </w:t>
      </w:r>
      <w:r w:rsidR="00AA17CD">
        <w:t xml:space="preserve">(LCC) </w:t>
      </w:r>
      <w:r>
        <w:t xml:space="preserve">can be perused with the </w:t>
      </w:r>
      <w:hyperlink r:id="rId10" w:history="1">
        <w:r w:rsidRPr="00AA17CD">
          <w:rPr>
            <w:color w:val="0000FF"/>
            <w:u w:val="single"/>
          </w:rPr>
          <w:t>GAP Land Cover Data Viewer</w:t>
        </w:r>
      </w:hyperlink>
      <w:r>
        <w:t>.</w:t>
      </w:r>
      <w:r w:rsidR="005D12D5">
        <w:t xml:space="preserve"> </w:t>
      </w:r>
      <w:r>
        <w:t>If you click on a location on the map, a</w:t>
      </w:r>
    </w:p>
    <w:p w:rsidR="00C77159" w:rsidRDefault="00C77159" w:rsidP="00C77159">
      <w:r>
        <w:lastRenderedPageBreak/>
        <w:t>description of the</w:t>
      </w:r>
      <w:r w:rsidR="005D12D5">
        <w:t xml:space="preserve"> class and a range map pop up. </w:t>
      </w:r>
      <w:r>
        <w:t>This tool can be used to generate a master list of the land cover classes in the vicinity of the study area.</w:t>
      </w:r>
      <w:r w:rsidR="005D12D5">
        <w:t xml:space="preserve"> </w:t>
      </w:r>
      <w:r>
        <w:t>Full descriptions of the classes are available from NatureServe Explorer for states, provinces, Forest Service Ecoregions, and MRLC 2000 Map Zones.</w:t>
      </w:r>
      <w:r w:rsidR="005D12D5">
        <w:t xml:space="preserve"> </w:t>
      </w:r>
      <w:r>
        <w:t>For example, a search for ‘oak’, with Wisconsin selected as a state, turns up a list of classifications, one of which is ‘North-Central Interior Dry Oak Forest and Woodland’.</w:t>
      </w:r>
      <w:r w:rsidR="005D12D5">
        <w:t xml:space="preserve"> </w:t>
      </w:r>
      <w:r>
        <w:t>A detailed description is provided.</w:t>
      </w:r>
    </w:p>
    <w:p w:rsidR="00C77159" w:rsidRDefault="00C77159" w:rsidP="00C77159"/>
    <w:p w:rsidR="00C77159" w:rsidRDefault="00C77159" w:rsidP="00C77159">
      <w:pPr>
        <w:pStyle w:val="ProtocolHeading3"/>
      </w:pPr>
      <w:r>
        <w:t xml:space="preserve">Linking Vegetation Classes </w:t>
      </w:r>
      <w:r w:rsidR="005F2AB1">
        <w:t>to</w:t>
      </w:r>
      <w:r w:rsidRPr="007C2042">
        <w:t xml:space="preserve"> S</w:t>
      </w:r>
      <w:r>
        <w:t>ample Locations</w:t>
      </w:r>
    </w:p>
    <w:p w:rsidR="00C77159" w:rsidRDefault="00C77159" w:rsidP="00C77159">
      <w:pPr>
        <w:pStyle w:val="ProtocolText"/>
      </w:pPr>
      <w:r>
        <w:t>The survey coordinator will oversee the assignment of vegetation classes to sample locations. GIS technical skills are required to conduct the overlay analysis.</w:t>
      </w:r>
      <w:r w:rsidR="005D12D5">
        <w:t xml:space="preserve"> </w:t>
      </w:r>
      <w:r>
        <w:t xml:space="preserve">With the sample </w:t>
      </w:r>
      <w:r w:rsidR="00227854">
        <w:t>location</w:t>
      </w:r>
      <w:r>
        <w:t xml:space="preserve"> coordinates (and datum) in hand, the GIS technician will overlay the survey location coordinates on the GAP land cover map (available for download by regions, LCCs, states or for the whole country: </w:t>
      </w:r>
      <w:hyperlink r:id="rId11" w:history="1">
        <w:r w:rsidRPr="00AA17CD">
          <w:rPr>
            <w:color w:val="0000FF"/>
            <w:u w:val="single"/>
          </w:rPr>
          <w:t>here</w:t>
        </w:r>
      </w:hyperlink>
      <w:r>
        <w:t xml:space="preserve">) and create a site-specific map showing the vegetation classes that the sample </w:t>
      </w:r>
      <w:r w:rsidR="00227854">
        <w:t>location</w:t>
      </w:r>
      <w:r>
        <w:t>s fall within and the list of sites with their expected vegetation class.</w:t>
      </w:r>
      <w:r w:rsidR="005D12D5">
        <w:t xml:space="preserve"> </w:t>
      </w:r>
      <w:r>
        <w:t>Additionally, a master list of all the vegetation classes found in the study area is needed for reference, in the event that the assigned vegetation class is in error.</w:t>
      </w:r>
      <w:r w:rsidR="005D12D5">
        <w:t xml:space="preserve"> </w:t>
      </w:r>
      <w:r>
        <w:t xml:space="preserve">Descriptions of the vegetation classes can be downloaded from NatureServe for states, ecoregions, or map zones: </w:t>
      </w:r>
      <w:hyperlink r:id="rId12" w:anchor="mrlc" w:history="1">
        <w:r w:rsidRPr="00AA17CD">
          <w:rPr>
            <w:color w:val="0000FF"/>
            <w:u w:val="single"/>
          </w:rPr>
          <w:t>here</w:t>
        </w:r>
      </w:hyperlink>
      <w:r>
        <w:t>.</w:t>
      </w:r>
    </w:p>
    <w:p w:rsidR="00C77159" w:rsidRDefault="00C77159" w:rsidP="00C77159">
      <w:pPr>
        <w:pStyle w:val="ProtocolText"/>
      </w:pPr>
    </w:p>
    <w:p w:rsidR="00C77159" w:rsidRDefault="00C77159" w:rsidP="00C77159">
      <w:pPr>
        <w:pStyle w:val="ProtocolText"/>
      </w:pPr>
      <w:r>
        <w:t>The survey coordinator will prepare data sheets for each survey location and print the associated vegetation class on the data sheet.</w:t>
      </w:r>
      <w:r w:rsidR="005D12D5">
        <w:t xml:space="preserve"> </w:t>
      </w:r>
      <w:r>
        <w:t>The fields shown in Table 1 should be added to the data sheets and databases that are used for the survey.</w:t>
      </w:r>
      <w:r w:rsidR="005D12D5">
        <w:t xml:space="preserve"> </w:t>
      </w:r>
      <w:r>
        <w:t>The database should provide a pick-list of all potential vegetation classes likely to be documented during the survey.</w:t>
      </w:r>
      <w:r w:rsidDel="005C38BA">
        <w:t xml:space="preserve"> </w:t>
      </w:r>
    </w:p>
    <w:p w:rsidR="00C77159" w:rsidRDefault="00C77159" w:rsidP="00C77159">
      <w:pPr>
        <w:pStyle w:val="ProtocolText"/>
      </w:pPr>
    </w:p>
    <w:p w:rsidR="00C77159" w:rsidRDefault="00C77159" w:rsidP="00C77159">
      <w:pPr>
        <w:pStyle w:val="ProtocolText"/>
      </w:pPr>
    </w:p>
    <w:p w:rsidR="00C77159" w:rsidRPr="00017655" w:rsidRDefault="00C77159" w:rsidP="00C77159">
      <w:pPr>
        <w:pStyle w:val="ProtocolTabletitle"/>
      </w:pPr>
      <w:r w:rsidRPr="00C77159">
        <w:rPr>
          <w:b/>
        </w:rPr>
        <w:t>Table 1.</w:t>
      </w:r>
      <w:r w:rsidRPr="00017655">
        <w:t xml:space="preserve">  Fields to be added to wildlife survey data sheets or databases.</w:t>
      </w:r>
    </w:p>
    <w:p w:rsidR="00C77159" w:rsidRDefault="00C77159" w:rsidP="00C77159">
      <w:pPr>
        <w:pStyle w:val="ProtocolTableCell"/>
        <w:framePr w:w="9675" w:hSpace="187" w:wrap="notBeside" w:hAnchor="page" w:x="1434" w:y="137"/>
        <w:numPr>
          <w:ilvl w:val="0"/>
          <w:numId w:val="2"/>
        </w:numPr>
        <w:ind w:left="360"/>
      </w:pPr>
      <w:r>
        <w:t>Sample Site ID</w:t>
      </w:r>
      <w:r w:rsidRPr="002E0FFD">
        <w:t xml:space="preserve"> # ___</w:t>
      </w:r>
      <w:r>
        <w:t>__________</w:t>
      </w:r>
      <w:r w:rsidRPr="002E0FFD">
        <w:t xml:space="preserve">____________      </w:t>
      </w:r>
    </w:p>
    <w:p w:rsidR="00C77159" w:rsidRPr="00790A9C" w:rsidRDefault="00C77159" w:rsidP="00C77159">
      <w:pPr>
        <w:pStyle w:val="ProtocolTableCell"/>
        <w:framePr w:w="9675" w:hSpace="187" w:wrap="notBeside" w:hAnchor="page" w:x="1434" w:y="137"/>
        <w:ind w:firstLine="360"/>
        <w:rPr>
          <w:color w:val="A6A6A6" w:themeColor="background1" w:themeShade="A6"/>
        </w:rPr>
      </w:pPr>
      <w:r w:rsidRPr="00790A9C">
        <w:rPr>
          <w:color w:val="A6A6A6" w:themeColor="background1" w:themeShade="A6"/>
        </w:rPr>
        <w:t>(Geographic coordinates should have been recorded with survey data)</w:t>
      </w:r>
    </w:p>
    <w:p w:rsidR="00C77159" w:rsidRDefault="00C77159" w:rsidP="00C77159">
      <w:pPr>
        <w:pStyle w:val="ProtocolTableCell"/>
        <w:framePr w:w="9675" w:hSpace="187" w:wrap="notBeside" w:hAnchor="page" w:x="1434" w:y="137"/>
        <w:numPr>
          <w:ilvl w:val="0"/>
          <w:numId w:val="1"/>
        </w:numPr>
      </w:pPr>
      <w:r>
        <w:t>Survey Date _____________________</w:t>
      </w:r>
    </w:p>
    <w:p w:rsidR="00C77159" w:rsidRDefault="00C77159" w:rsidP="00C77159">
      <w:pPr>
        <w:pStyle w:val="ProtocolTableCell"/>
        <w:framePr w:w="9675" w:hSpace="187" w:wrap="notBeside" w:hAnchor="page" w:x="1434" w:y="137"/>
        <w:numPr>
          <w:ilvl w:val="0"/>
          <w:numId w:val="1"/>
        </w:numPr>
      </w:pPr>
      <w:r>
        <w:t xml:space="preserve">Vegetation Class </w:t>
      </w:r>
      <w:r w:rsidR="00E30271">
        <w:t>NVC Subclass</w:t>
      </w:r>
      <w:r>
        <w:t xml:space="preserve">: </w:t>
      </w:r>
      <w:r w:rsidR="005D12D5">
        <w:t xml:space="preserve"> </w:t>
      </w:r>
      <w:r>
        <w:t>[Full name from the GAP database – to be filled in by the survey coordinator]</w:t>
      </w:r>
    </w:p>
    <w:p w:rsidR="00C77159" w:rsidRDefault="00C77159" w:rsidP="00C77159">
      <w:pPr>
        <w:pStyle w:val="ProtocolTableCell"/>
        <w:framePr w:w="9675" w:hSpace="187" w:wrap="notBeside" w:hAnchor="page" w:x="1434" w:y="137"/>
        <w:numPr>
          <w:ilvl w:val="0"/>
          <w:numId w:val="1"/>
        </w:numPr>
      </w:pPr>
      <w:r>
        <w:t>Vegetation Class Ecological System:  [Full name from the GAP database – to be filled in by the survey coordinator]</w:t>
      </w:r>
    </w:p>
    <w:p w:rsidR="00C77159" w:rsidRPr="002E0FFD" w:rsidRDefault="00C77159" w:rsidP="00C77159">
      <w:pPr>
        <w:pStyle w:val="ProtocolTableCell"/>
        <w:framePr w:w="9675" w:hSpace="187" w:wrap="notBeside" w:hAnchor="page" w:x="1434" w:y="137"/>
        <w:numPr>
          <w:ilvl w:val="0"/>
          <w:numId w:val="1"/>
        </w:numPr>
      </w:pPr>
      <w:r>
        <w:t xml:space="preserve">Is site within the designated Ecological System? </w:t>
      </w:r>
      <w:r w:rsidRPr="002E0FFD">
        <w:t xml:space="preserve"> </w:t>
      </w:r>
      <w:r>
        <w:t xml:space="preserve"> Y or  N</w:t>
      </w:r>
    </w:p>
    <w:p w:rsidR="00C77159" w:rsidRDefault="00C77159" w:rsidP="00C77159">
      <w:pPr>
        <w:pStyle w:val="ProtocolTableCell"/>
        <w:framePr w:w="9675" w:hSpace="187" w:wrap="notBeside" w:hAnchor="page" w:x="1434" w:y="137"/>
        <w:numPr>
          <w:ilvl w:val="0"/>
          <w:numId w:val="1"/>
        </w:numPr>
      </w:pPr>
      <w:r>
        <w:t>If not, what Ecological System is it in?  (refer to local list)</w:t>
      </w:r>
    </w:p>
    <w:p w:rsidR="00C77159" w:rsidRPr="002E0FFD" w:rsidRDefault="00C77159" w:rsidP="00C77159">
      <w:pPr>
        <w:pStyle w:val="ProtocolTableCell"/>
        <w:framePr w:w="9675" w:hSpace="187" w:wrap="notBeside" w:hAnchor="page" w:x="1434" w:y="137"/>
        <w:numPr>
          <w:ilvl w:val="0"/>
          <w:numId w:val="1"/>
        </w:numPr>
      </w:pPr>
      <w:r w:rsidRPr="002E0FFD">
        <w:t>__</w:t>
      </w:r>
      <w:r>
        <w:t>______________________</w:t>
      </w:r>
      <w:r w:rsidRPr="002E0FFD">
        <w:t>___________</w:t>
      </w:r>
      <w:r>
        <w:t xml:space="preserve">___________________________________________                    </w:t>
      </w:r>
      <w:r w:rsidRPr="002E0FFD">
        <w:t xml:space="preserve">  </w:t>
      </w:r>
    </w:p>
    <w:p w:rsidR="00C77159" w:rsidRDefault="00C77159" w:rsidP="00C77159">
      <w:pPr>
        <w:pStyle w:val="ProtocolTableCell"/>
        <w:framePr w:w="9675" w:hSpace="187" w:wrap="notBeside" w:hAnchor="page" w:x="1434" w:y="137"/>
        <w:numPr>
          <w:ilvl w:val="0"/>
          <w:numId w:val="1"/>
        </w:numPr>
      </w:pPr>
      <w:r>
        <w:t>Is the site within 100</w:t>
      </w:r>
      <w:r w:rsidRPr="00631DC8">
        <w:t xml:space="preserve">m </w:t>
      </w:r>
      <w:r>
        <w:t xml:space="preserve">of </w:t>
      </w:r>
      <w:r w:rsidRPr="00631DC8">
        <w:t>an edge or ecotone</w:t>
      </w:r>
      <w:r>
        <w:t xml:space="preserve">?  Y or  N </w:t>
      </w:r>
    </w:p>
    <w:p w:rsidR="00C77159" w:rsidRPr="002E0FFD" w:rsidRDefault="00C77159" w:rsidP="00C77159">
      <w:pPr>
        <w:pStyle w:val="ProtocolTableCell"/>
        <w:framePr w:w="9675" w:hSpace="187" w:wrap="notBeside" w:hAnchor="page" w:x="1434" w:y="137"/>
        <w:numPr>
          <w:ilvl w:val="0"/>
          <w:numId w:val="1"/>
        </w:numPr>
      </w:pPr>
      <w:r>
        <w:t>If yes, what is the secondary Ecological System?  (refer to local list) ______________________________________________________________________________</w:t>
      </w:r>
    </w:p>
    <w:p w:rsidR="00C77159" w:rsidRPr="00631DC8" w:rsidRDefault="00C77159" w:rsidP="00C77159">
      <w:pPr>
        <w:pStyle w:val="ProtocolTableCell"/>
        <w:framePr w:w="9675" w:hSpace="187" w:wrap="notBeside" w:hAnchor="page" w:x="1434" w:y="137"/>
        <w:numPr>
          <w:ilvl w:val="0"/>
          <w:numId w:val="1"/>
        </w:numPr>
      </w:pPr>
      <w:r>
        <w:t>Disturbances (from list, multiple disturbances can be recorded): ______________________________________________________________________________</w:t>
      </w:r>
    </w:p>
    <w:p w:rsidR="00C77159" w:rsidRDefault="00C77159" w:rsidP="00C77159">
      <w:pPr>
        <w:pStyle w:val="ProtocolTableCell"/>
        <w:framePr w:w="9675" w:hSpace="187" w:wrap="notBeside" w:hAnchor="page" w:x="1434" w:y="137"/>
        <w:numPr>
          <w:ilvl w:val="0"/>
          <w:numId w:val="1"/>
        </w:numPr>
      </w:pPr>
      <w:r>
        <w:t>Notes about the site:</w:t>
      </w:r>
    </w:p>
    <w:p w:rsidR="00C77159" w:rsidRDefault="00C77159" w:rsidP="00C77159">
      <w:pPr>
        <w:pStyle w:val="ProtocolTableCell"/>
        <w:framePr w:w="9675" w:hSpace="187" w:wrap="notBeside" w:hAnchor="page" w:x="1434" w:y="137"/>
      </w:pPr>
      <w:r>
        <w:t xml:space="preserve">       </w:t>
      </w:r>
      <w:r w:rsidRPr="002E0FFD">
        <w:t>___</w:t>
      </w:r>
      <w:r>
        <w:t>______</w:t>
      </w:r>
      <w:r w:rsidRPr="002E0FFD">
        <w:t>__________________________________________________________</w:t>
      </w:r>
      <w:r>
        <w:t>___________</w:t>
      </w:r>
    </w:p>
    <w:p w:rsidR="00C77159" w:rsidRPr="00C77159" w:rsidRDefault="00C77159" w:rsidP="00C77159">
      <w:pPr>
        <w:pStyle w:val="ProtocolTableCell"/>
        <w:framePr w:w="9675" w:hSpace="187" w:wrap="notBeside" w:hAnchor="page" w:x="1434" w:y="137"/>
        <w:rPr>
          <w:sz w:val="16"/>
          <w:szCs w:val="16"/>
        </w:rPr>
      </w:pPr>
    </w:p>
    <w:p w:rsidR="00C77159" w:rsidRPr="002E0FFD" w:rsidRDefault="00C77159" w:rsidP="00C77159">
      <w:pPr>
        <w:pStyle w:val="ProtocolTableCell"/>
        <w:framePr w:w="9675" w:hSpace="187" w:wrap="notBeside" w:hAnchor="page" w:x="1434" w:y="137"/>
      </w:pPr>
      <w:r>
        <w:t xml:space="preserve">       ______________________________________________________________________________</w:t>
      </w:r>
    </w:p>
    <w:p w:rsidR="00C77159" w:rsidRDefault="00C77159" w:rsidP="00C77159">
      <w:pPr>
        <w:pStyle w:val="ProtocolText"/>
      </w:pPr>
    </w:p>
    <w:p w:rsidR="00C77159" w:rsidRDefault="00C77159" w:rsidP="00C77159"/>
    <w:p w:rsidR="00C77159" w:rsidRDefault="00C77159" w:rsidP="00C77159">
      <w:pPr>
        <w:pStyle w:val="ProtocolHeading3"/>
      </w:pPr>
      <w:r>
        <w:t>Recording Disturbances</w:t>
      </w:r>
    </w:p>
    <w:p w:rsidR="00C77159" w:rsidRDefault="00C77159" w:rsidP="00C77159">
      <w:pPr>
        <w:pStyle w:val="ProtocolNormalText"/>
      </w:pPr>
      <w:r>
        <w:t>Disturbances, both natural and human-induced, can affect the condition of the vegetation and be observed at the survey location.</w:t>
      </w:r>
      <w:r w:rsidR="005D12D5">
        <w:t xml:space="preserve"> </w:t>
      </w:r>
      <w:r>
        <w:t>In addition to verifying the associated vegetation class, the field observer should document disturbances (Table 2). This includes any recent management or natural disturbances that have changed the structure or composition of the vegetation.</w:t>
      </w:r>
      <w:r w:rsidR="005D12D5">
        <w:t xml:space="preserve"> </w:t>
      </w:r>
      <w:r>
        <w:t xml:space="preserve">The disturbance should be detectable by the field observer at the time of the survey; most observable </w:t>
      </w:r>
      <w:r>
        <w:lastRenderedPageBreak/>
        <w:t>disturbances will have occurred within the last two years.</w:t>
      </w:r>
      <w:r w:rsidR="005D12D5">
        <w:t xml:space="preserve"> </w:t>
      </w:r>
      <w:r>
        <w:t>Some disturbances, such as tree blow-downs, may be visible much longer than two years and should be documented.</w:t>
      </w:r>
      <w:r w:rsidR="005D12D5">
        <w:t xml:space="preserve"> </w:t>
      </w:r>
      <w:r>
        <w:t>If a recent disturb</w:t>
      </w:r>
      <w:r w:rsidR="00875E9B">
        <w:t>ance occurred (e.g. mowed</w:t>
      </w:r>
      <w:r>
        <w:t>), but there is no observable change to the expected structure or composition of the vegetation (vegetation has regrown), then do not record as a disturbance.</w:t>
      </w:r>
      <w:r w:rsidR="005D12D5">
        <w:t xml:space="preserve"> </w:t>
      </w:r>
    </w:p>
    <w:p w:rsidR="00875E9B" w:rsidRDefault="00875E9B" w:rsidP="00C77159">
      <w:pPr>
        <w:pStyle w:val="ProtocolNormalText"/>
      </w:pPr>
    </w:p>
    <w:p w:rsidR="00C77159" w:rsidRDefault="00C77159" w:rsidP="00C77159">
      <w:r>
        <w:t xml:space="preserve">Categories of disturbance </w:t>
      </w:r>
      <w:r w:rsidR="00875E9B">
        <w:t>can</w:t>
      </w:r>
      <w:r>
        <w:t xml:space="preserve"> be presented as a pull-down menu in the database and multiple sources of disturbance (</w:t>
      </w:r>
      <w:r w:rsidRPr="00551556">
        <w:rPr>
          <w:u w:val="single"/>
        </w:rPr>
        <w:t>&lt;</w:t>
      </w:r>
      <w:r>
        <w:t xml:space="preserve"> 5) can be selected (Table 2). ‘No disturbance’ is the default value.</w:t>
      </w:r>
    </w:p>
    <w:p w:rsidR="00875E9B" w:rsidRDefault="00875E9B" w:rsidP="00C77159"/>
    <w:p w:rsidR="00875E9B" w:rsidRDefault="00875E9B" w:rsidP="00C77159"/>
    <w:p w:rsidR="00875E9B" w:rsidRDefault="00875E9B" w:rsidP="00875E9B">
      <w:pPr>
        <w:pStyle w:val="ProtocolTabletitle"/>
      </w:pPr>
      <w:r w:rsidRPr="00002180">
        <w:rPr>
          <w:b/>
        </w:rPr>
        <w:t>Table 2.</w:t>
      </w:r>
      <w:r w:rsidRPr="00671F30">
        <w:t xml:space="preserve">  </w:t>
      </w:r>
      <w:r w:rsidRPr="001F0D1C">
        <w:t>Disturbances that</w:t>
      </w:r>
      <w:r>
        <w:t xml:space="preserve"> may</w:t>
      </w:r>
      <w:r w:rsidRPr="001F0D1C">
        <w:t xml:space="preserve"> affect the structure and composition of the vegetation.</w:t>
      </w:r>
    </w:p>
    <w:p w:rsidR="00875E9B" w:rsidRDefault="00875E9B" w:rsidP="00875E9B">
      <w:pPr>
        <w:pStyle w:val="ProtocolTabletitle"/>
      </w:pPr>
    </w:p>
    <w:tbl>
      <w:tblPr>
        <w:tblStyle w:val="TableGrid"/>
        <w:tblW w:w="0" w:type="auto"/>
        <w:tblInd w:w="825" w:type="dxa"/>
        <w:tblLook w:val="04A0" w:firstRow="1" w:lastRow="0" w:firstColumn="1" w:lastColumn="0" w:noHBand="0" w:noVBand="1"/>
      </w:tblPr>
      <w:tblGrid>
        <w:gridCol w:w="3258"/>
        <w:gridCol w:w="3150"/>
      </w:tblGrid>
      <w:tr w:rsidR="00875E9B" w:rsidRPr="00F51253" w:rsidTr="00875E9B">
        <w:trPr>
          <w:trHeight w:hRule="exact" w:val="360"/>
        </w:trPr>
        <w:tc>
          <w:tcPr>
            <w:tcW w:w="6408"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noWrap/>
            <w:vAlign w:val="center"/>
          </w:tcPr>
          <w:p w:rsidR="00875E9B" w:rsidRPr="00671F30" w:rsidRDefault="00875E9B" w:rsidP="00875E9B">
            <w:pPr>
              <w:pStyle w:val="ProtocolTableCell"/>
              <w:framePr w:hSpace="0" w:wrap="auto" w:vAnchor="margin" w:hAnchor="text" w:yAlign="inline"/>
              <w:jc w:val="center"/>
              <w:rPr>
                <w:b/>
              </w:rPr>
            </w:pPr>
            <w:r w:rsidRPr="00671F30">
              <w:rPr>
                <w:b/>
              </w:rPr>
              <w:t>Disturbances</w:t>
            </w:r>
          </w:p>
        </w:tc>
      </w:tr>
      <w:tr w:rsidR="00875E9B" w:rsidRPr="00F51253" w:rsidTr="00875E9B">
        <w:trPr>
          <w:trHeight w:hRule="exact" w:val="331"/>
        </w:trPr>
        <w:tc>
          <w:tcPr>
            <w:tcW w:w="3258" w:type="dxa"/>
            <w:tcBorders>
              <w:top w:val="single" w:sz="4" w:space="0" w:color="000000"/>
            </w:tcBorders>
            <w:noWrap/>
            <w:vAlign w:val="bottom"/>
            <w:hideMark/>
          </w:tcPr>
          <w:p w:rsidR="00875E9B" w:rsidRPr="00F51253" w:rsidRDefault="00875E9B" w:rsidP="008F605C">
            <w:pPr>
              <w:pStyle w:val="ProtocolTableCell"/>
              <w:framePr w:hSpace="0" w:wrap="auto" w:vAnchor="margin" w:hAnchor="text" w:yAlign="inline"/>
            </w:pPr>
            <w:r w:rsidRPr="00F51253">
              <w:t>Animal damage</w:t>
            </w:r>
          </w:p>
        </w:tc>
        <w:tc>
          <w:tcPr>
            <w:tcW w:w="3150" w:type="dxa"/>
            <w:tcBorders>
              <w:top w:val="single" w:sz="4" w:space="0" w:color="000000"/>
            </w:tcBorders>
            <w:noWrap/>
            <w:vAlign w:val="bottom"/>
            <w:hideMark/>
          </w:tcPr>
          <w:p w:rsidR="00875E9B" w:rsidRPr="00F51253" w:rsidRDefault="00875E9B" w:rsidP="008F605C">
            <w:pPr>
              <w:pStyle w:val="ProtocolTableCell"/>
              <w:framePr w:hSpace="0" w:wrap="auto" w:vAnchor="margin" w:hAnchor="text" w:yAlign="inline"/>
            </w:pPr>
            <w:r w:rsidRPr="00F51253">
              <w:t>Invaded by exotic species</w:t>
            </w:r>
          </w:p>
        </w:tc>
      </w:tr>
      <w:tr w:rsidR="00875E9B" w:rsidRPr="00F51253" w:rsidTr="00875E9B">
        <w:trPr>
          <w:trHeight w:hRule="exact" w:val="331"/>
        </w:trPr>
        <w:tc>
          <w:tcPr>
            <w:tcW w:w="3258" w:type="dxa"/>
            <w:noWrap/>
            <w:vAlign w:val="bottom"/>
            <w:hideMark/>
          </w:tcPr>
          <w:p w:rsidR="00875E9B" w:rsidRPr="00F51253" w:rsidRDefault="00875E9B" w:rsidP="008F605C">
            <w:pPr>
              <w:pStyle w:val="ProtocolTableCell"/>
              <w:framePr w:hSpace="0" w:wrap="auto" w:vAnchor="margin" w:hAnchor="text" w:yAlign="inline"/>
            </w:pPr>
            <w:r w:rsidRPr="00F51253">
              <w:t>Chained</w:t>
            </w:r>
          </w:p>
        </w:tc>
        <w:tc>
          <w:tcPr>
            <w:tcW w:w="3150" w:type="dxa"/>
            <w:noWrap/>
            <w:vAlign w:val="bottom"/>
            <w:hideMark/>
          </w:tcPr>
          <w:p w:rsidR="00875E9B" w:rsidRPr="00F51253" w:rsidRDefault="00875E9B" w:rsidP="008F605C">
            <w:pPr>
              <w:pStyle w:val="ProtocolTableCell"/>
              <w:framePr w:hSpace="0" w:wrap="auto" w:vAnchor="margin" w:hAnchor="text" w:yAlign="inline"/>
            </w:pPr>
            <w:r w:rsidRPr="00F51253">
              <w:t>Mowed</w:t>
            </w:r>
          </w:p>
        </w:tc>
      </w:tr>
      <w:tr w:rsidR="00875E9B" w:rsidRPr="00F51253" w:rsidTr="00875E9B">
        <w:trPr>
          <w:trHeight w:hRule="exact" w:val="331"/>
        </w:trPr>
        <w:tc>
          <w:tcPr>
            <w:tcW w:w="3258" w:type="dxa"/>
            <w:noWrap/>
            <w:vAlign w:val="bottom"/>
            <w:hideMark/>
          </w:tcPr>
          <w:p w:rsidR="00875E9B" w:rsidRPr="00F51253" w:rsidRDefault="00875E9B" w:rsidP="008F605C">
            <w:pPr>
              <w:pStyle w:val="ProtocolTableCell"/>
              <w:framePr w:hSpace="0" w:wrap="auto" w:vAnchor="margin" w:hAnchor="text" w:yAlign="inline"/>
            </w:pPr>
            <w:r w:rsidRPr="00F51253">
              <w:t>Construction: building</w:t>
            </w:r>
          </w:p>
        </w:tc>
        <w:tc>
          <w:tcPr>
            <w:tcW w:w="3150" w:type="dxa"/>
            <w:noWrap/>
            <w:vAlign w:val="bottom"/>
            <w:hideMark/>
          </w:tcPr>
          <w:p w:rsidR="00875E9B" w:rsidRPr="00F51253" w:rsidRDefault="00875E9B" w:rsidP="008F605C">
            <w:pPr>
              <w:pStyle w:val="ProtocolTableCell"/>
              <w:framePr w:hSpace="0" w:wrap="auto" w:vAnchor="margin" w:hAnchor="text" w:yAlign="inline"/>
            </w:pPr>
            <w:r w:rsidRPr="00F51253">
              <w:t>Plowed/Disked</w:t>
            </w:r>
          </w:p>
        </w:tc>
      </w:tr>
      <w:tr w:rsidR="00875E9B" w:rsidRPr="00F51253" w:rsidTr="00875E9B">
        <w:trPr>
          <w:trHeight w:hRule="exact" w:val="331"/>
        </w:trPr>
        <w:tc>
          <w:tcPr>
            <w:tcW w:w="3258" w:type="dxa"/>
            <w:noWrap/>
            <w:vAlign w:val="bottom"/>
            <w:hideMark/>
          </w:tcPr>
          <w:p w:rsidR="00875E9B" w:rsidRPr="00F51253" w:rsidRDefault="00875E9B" w:rsidP="008F605C">
            <w:pPr>
              <w:pStyle w:val="ProtocolTableCell"/>
              <w:framePr w:hSpace="0" w:wrap="auto" w:vAnchor="margin" w:hAnchor="text" w:yAlign="inline"/>
            </w:pPr>
            <w:r w:rsidRPr="00F51253">
              <w:t>Construction: road</w:t>
            </w:r>
          </w:p>
        </w:tc>
        <w:tc>
          <w:tcPr>
            <w:tcW w:w="3150" w:type="dxa"/>
            <w:noWrap/>
            <w:vAlign w:val="bottom"/>
            <w:hideMark/>
          </w:tcPr>
          <w:p w:rsidR="00875E9B" w:rsidRPr="00F51253" w:rsidRDefault="00875E9B" w:rsidP="008F605C">
            <w:pPr>
              <w:pStyle w:val="ProtocolTableCell"/>
              <w:framePr w:hSpace="0" w:wrap="auto" w:vAnchor="margin" w:hAnchor="text" w:yAlign="inline"/>
            </w:pPr>
            <w:r w:rsidRPr="00F51253">
              <w:t>Prescribed burn</w:t>
            </w:r>
          </w:p>
        </w:tc>
      </w:tr>
      <w:tr w:rsidR="00875E9B" w:rsidRPr="00F51253" w:rsidTr="00875E9B">
        <w:trPr>
          <w:trHeight w:hRule="exact" w:val="331"/>
        </w:trPr>
        <w:tc>
          <w:tcPr>
            <w:tcW w:w="3258" w:type="dxa"/>
            <w:noWrap/>
            <w:vAlign w:val="bottom"/>
            <w:hideMark/>
          </w:tcPr>
          <w:p w:rsidR="00875E9B" w:rsidRPr="00F51253" w:rsidRDefault="00875E9B" w:rsidP="008F605C">
            <w:pPr>
              <w:pStyle w:val="ProtocolTableCell"/>
              <w:framePr w:hSpace="0" w:wrap="auto" w:vAnchor="margin" w:hAnchor="text" w:yAlign="inline"/>
            </w:pPr>
            <w:r w:rsidRPr="00F51253">
              <w:t>Construction: trail</w:t>
            </w:r>
          </w:p>
        </w:tc>
        <w:tc>
          <w:tcPr>
            <w:tcW w:w="3150" w:type="dxa"/>
            <w:noWrap/>
            <w:vAlign w:val="bottom"/>
            <w:hideMark/>
          </w:tcPr>
          <w:p w:rsidR="00875E9B" w:rsidRPr="00F51253" w:rsidRDefault="00875E9B" w:rsidP="008F605C">
            <w:pPr>
              <w:pStyle w:val="ProtocolTableCell"/>
              <w:framePr w:hSpace="0" w:wrap="auto" w:vAnchor="margin" w:hAnchor="text" w:yAlign="inline"/>
            </w:pPr>
            <w:r w:rsidRPr="00F51253">
              <w:t>Treated with fertilizer</w:t>
            </w:r>
          </w:p>
        </w:tc>
      </w:tr>
      <w:tr w:rsidR="00875E9B" w:rsidRPr="00F51253" w:rsidTr="00875E9B">
        <w:trPr>
          <w:trHeight w:hRule="exact" w:val="331"/>
        </w:trPr>
        <w:tc>
          <w:tcPr>
            <w:tcW w:w="3258" w:type="dxa"/>
            <w:noWrap/>
            <w:vAlign w:val="bottom"/>
            <w:hideMark/>
          </w:tcPr>
          <w:p w:rsidR="00875E9B" w:rsidRPr="00F51253" w:rsidRDefault="00875E9B" w:rsidP="008F605C">
            <w:pPr>
              <w:pStyle w:val="ProtocolTableCell"/>
              <w:framePr w:hSpace="0" w:wrap="auto" w:vAnchor="margin" w:hAnchor="text" w:yAlign="inline"/>
            </w:pPr>
            <w:r w:rsidRPr="00F51253">
              <w:t>Destructive use (non-harvest)</w:t>
            </w:r>
          </w:p>
        </w:tc>
        <w:tc>
          <w:tcPr>
            <w:tcW w:w="3150" w:type="dxa"/>
            <w:noWrap/>
            <w:vAlign w:val="bottom"/>
            <w:hideMark/>
          </w:tcPr>
          <w:p w:rsidR="00875E9B" w:rsidRPr="00F51253" w:rsidRDefault="00875E9B" w:rsidP="008F605C">
            <w:pPr>
              <w:pStyle w:val="ProtocolTableCell"/>
              <w:framePr w:hSpace="0" w:wrap="auto" w:vAnchor="margin" w:hAnchor="text" w:yAlign="inline"/>
            </w:pPr>
            <w:r w:rsidRPr="00F51253">
              <w:t>Treated with herbicide</w:t>
            </w:r>
          </w:p>
        </w:tc>
      </w:tr>
      <w:tr w:rsidR="00875E9B" w:rsidRPr="00F51253" w:rsidTr="00875E9B">
        <w:trPr>
          <w:trHeight w:hRule="exact" w:val="331"/>
        </w:trPr>
        <w:tc>
          <w:tcPr>
            <w:tcW w:w="3258" w:type="dxa"/>
            <w:noWrap/>
            <w:vAlign w:val="bottom"/>
            <w:hideMark/>
          </w:tcPr>
          <w:p w:rsidR="00875E9B" w:rsidRPr="00F51253" w:rsidRDefault="00875E9B" w:rsidP="008F605C">
            <w:pPr>
              <w:pStyle w:val="ProtocolTableCell"/>
              <w:framePr w:hSpace="0" w:wrap="auto" w:vAnchor="margin" w:hAnchor="text" w:yAlign="inline"/>
            </w:pPr>
            <w:r w:rsidRPr="00F51253">
              <w:t>Drought</w:t>
            </w:r>
            <w:r w:rsidR="005F2AB1">
              <w:t xml:space="preserve"> damage</w:t>
            </w:r>
          </w:p>
        </w:tc>
        <w:tc>
          <w:tcPr>
            <w:tcW w:w="3150" w:type="dxa"/>
            <w:noWrap/>
            <w:vAlign w:val="bottom"/>
            <w:hideMark/>
          </w:tcPr>
          <w:p w:rsidR="00875E9B" w:rsidRPr="00F51253" w:rsidRDefault="00875E9B" w:rsidP="008F605C">
            <w:pPr>
              <w:pStyle w:val="ProtocolTableCell"/>
              <w:framePr w:hSpace="0" w:wrap="auto" w:vAnchor="margin" w:hAnchor="text" w:yAlign="inline"/>
            </w:pPr>
            <w:r w:rsidRPr="00F51253">
              <w:t>Treated with insecticide</w:t>
            </w:r>
          </w:p>
        </w:tc>
      </w:tr>
      <w:tr w:rsidR="00875E9B" w:rsidRPr="00F51253" w:rsidTr="00875E9B">
        <w:trPr>
          <w:trHeight w:hRule="exact" w:val="331"/>
        </w:trPr>
        <w:tc>
          <w:tcPr>
            <w:tcW w:w="3258" w:type="dxa"/>
            <w:noWrap/>
            <w:vAlign w:val="bottom"/>
            <w:hideMark/>
          </w:tcPr>
          <w:p w:rsidR="00875E9B" w:rsidRPr="00F51253" w:rsidRDefault="00875E9B" w:rsidP="008F605C">
            <w:pPr>
              <w:pStyle w:val="ProtocolTableCell"/>
              <w:framePr w:hSpace="0" w:wrap="auto" w:vAnchor="margin" w:hAnchor="text" w:yAlign="inline"/>
            </w:pPr>
            <w:r w:rsidRPr="00F51253">
              <w:t>Flooded</w:t>
            </w:r>
          </w:p>
        </w:tc>
        <w:tc>
          <w:tcPr>
            <w:tcW w:w="3150" w:type="dxa"/>
            <w:noWrap/>
            <w:vAlign w:val="bottom"/>
            <w:hideMark/>
          </w:tcPr>
          <w:p w:rsidR="00875E9B" w:rsidRPr="00F51253" w:rsidRDefault="00875E9B" w:rsidP="008F605C">
            <w:pPr>
              <w:pStyle w:val="ProtocolTableCell"/>
              <w:framePr w:hSpace="0" w:wrap="auto" w:vAnchor="margin" w:hAnchor="text" w:yAlign="inline"/>
            </w:pPr>
            <w:r w:rsidRPr="00F51253">
              <w:t>Wetland: drained</w:t>
            </w:r>
          </w:p>
        </w:tc>
      </w:tr>
      <w:tr w:rsidR="00875E9B" w:rsidRPr="00F51253" w:rsidTr="00875E9B">
        <w:trPr>
          <w:trHeight w:hRule="exact" w:val="331"/>
        </w:trPr>
        <w:tc>
          <w:tcPr>
            <w:tcW w:w="3258" w:type="dxa"/>
            <w:noWrap/>
            <w:vAlign w:val="bottom"/>
            <w:hideMark/>
          </w:tcPr>
          <w:p w:rsidR="00875E9B" w:rsidRPr="00F51253" w:rsidRDefault="00875E9B" w:rsidP="008F605C">
            <w:pPr>
              <w:pStyle w:val="ProtocolTableCell"/>
              <w:framePr w:hSpace="0" w:wrap="auto" w:vAnchor="margin" w:hAnchor="text" w:yAlign="inline"/>
            </w:pPr>
            <w:r w:rsidRPr="00F51253">
              <w:t>Forest: clear-cut</w:t>
            </w:r>
          </w:p>
        </w:tc>
        <w:tc>
          <w:tcPr>
            <w:tcW w:w="3150" w:type="dxa"/>
            <w:noWrap/>
            <w:vAlign w:val="bottom"/>
            <w:hideMark/>
          </w:tcPr>
          <w:p w:rsidR="00875E9B" w:rsidRPr="00F51253" w:rsidRDefault="00875E9B" w:rsidP="008F605C">
            <w:pPr>
              <w:pStyle w:val="ProtocolTableCell"/>
              <w:framePr w:hSpace="0" w:wrap="auto" w:vAnchor="margin" w:hAnchor="text" w:yAlign="inline"/>
            </w:pPr>
            <w:r w:rsidRPr="00F51253">
              <w:t>Wetland: fall drawdown</w:t>
            </w:r>
          </w:p>
        </w:tc>
      </w:tr>
      <w:tr w:rsidR="00875E9B" w:rsidRPr="00F51253" w:rsidTr="00875E9B">
        <w:trPr>
          <w:trHeight w:hRule="exact" w:val="331"/>
        </w:trPr>
        <w:tc>
          <w:tcPr>
            <w:tcW w:w="3258" w:type="dxa"/>
            <w:noWrap/>
            <w:vAlign w:val="bottom"/>
            <w:hideMark/>
          </w:tcPr>
          <w:p w:rsidR="00875E9B" w:rsidRPr="00F51253" w:rsidRDefault="00875E9B" w:rsidP="008F605C">
            <w:pPr>
              <w:pStyle w:val="ProtocolTableCell"/>
              <w:framePr w:hSpace="0" w:wrap="auto" w:vAnchor="margin" w:hAnchor="text" w:yAlign="inline"/>
            </w:pPr>
            <w:r w:rsidRPr="00F51253">
              <w:t>Forest: selective harvest</w:t>
            </w:r>
          </w:p>
        </w:tc>
        <w:tc>
          <w:tcPr>
            <w:tcW w:w="3150" w:type="dxa"/>
            <w:noWrap/>
            <w:vAlign w:val="bottom"/>
            <w:hideMark/>
          </w:tcPr>
          <w:p w:rsidR="00875E9B" w:rsidRPr="00F51253" w:rsidRDefault="00875E9B" w:rsidP="008F605C">
            <w:pPr>
              <w:pStyle w:val="ProtocolTableCell"/>
              <w:framePr w:hSpace="0" w:wrap="auto" w:vAnchor="margin" w:hAnchor="text" w:yAlign="inline"/>
            </w:pPr>
            <w:r w:rsidRPr="00F51253">
              <w:t>Wetland: spring drawdown</w:t>
            </w:r>
          </w:p>
        </w:tc>
      </w:tr>
      <w:tr w:rsidR="00875E9B" w:rsidRPr="00F51253" w:rsidTr="00875E9B">
        <w:trPr>
          <w:trHeight w:hRule="exact" w:val="331"/>
        </w:trPr>
        <w:tc>
          <w:tcPr>
            <w:tcW w:w="3258" w:type="dxa"/>
            <w:noWrap/>
            <w:vAlign w:val="bottom"/>
            <w:hideMark/>
          </w:tcPr>
          <w:p w:rsidR="00875E9B" w:rsidRPr="00F51253" w:rsidRDefault="00875E9B" w:rsidP="008F605C">
            <w:pPr>
              <w:pStyle w:val="ProtocolTableCell"/>
              <w:framePr w:hSpace="0" w:wrap="auto" w:vAnchor="margin" w:hAnchor="text" w:yAlign="inline"/>
            </w:pPr>
            <w:r w:rsidRPr="00F51253">
              <w:t>Grazed</w:t>
            </w:r>
          </w:p>
        </w:tc>
        <w:tc>
          <w:tcPr>
            <w:tcW w:w="3150" w:type="dxa"/>
            <w:noWrap/>
            <w:vAlign w:val="bottom"/>
            <w:hideMark/>
          </w:tcPr>
          <w:p w:rsidR="00875E9B" w:rsidRPr="00F51253" w:rsidRDefault="00875E9B" w:rsidP="008F605C">
            <w:pPr>
              <w:pStyle w:val="ProtocolTableCell"/>
              <w:framePr w:hSpace="0" w:wrap="auto" w:vAnchor="margin" w:hAnchor="text" w:yAlign="inline"/>
            </w:pPr>
            <w:r w:rsidRPr="00F51253">
              <w:t>Wildfire</w:t>
            </w:r>
          </w:p>
        </w:tc>
      </w:tr>
      <w:tr w:rsidR="00875E9B" w:rsidRPr="00F51253" w:rsidTr="00875E9B">
        <w:trPr>
          <w:trHeight w:hRule="exact" w:val="331"/>
        </w:trPr>
        <w:tc>
          <w:tcPr>
            <w:tcW w:w="3258" w:type="dxa"/>
            <w:noWrap/>
            <w:vAlign w:val="bottom"/>
            <w:hideMark/>
          </w:tcPr>
          <w:p w:rsidR="00875E9B" w:rsidRPr="00F51253" w:rsidRDefault="00875E9B" w:rsidP="008F605C">
            <w:pPr>
              <w:pStyle w:val="ProtocolTableCell"/>
              <w:framePr w:hSpace="0" w:wrap="auto" w:vAnchor="margin" w:hAnchor="text" w:yAlign="inline"/>
            </w:pPr>
            <w:r w:rsidRPr="00F51253">
              <w:t>Hurricane</w:t>
            </w:r>
            <w:r w:rsidR="005F2AB1">
              <w:t xml:space="preserve"> damage</w:t>
            </w:r>
          </w:p>
        </w:tc>
        <w:tc>
          <w:tcPr>
            <w:tcW w:w="3150" w:type="dxa"/>
            <w:noWrap/>
            <w:vAlign w:val="bottom"/>
            <w:hideMark/>
          </w:tcPr>
          <w:p w:rsidR="00875E9B" w:rsidRPr="00F51253" w:rsidRDefault="00875E9B" w:rsidP="008F605C">
            <w:pPr>
              <w:pStyle w:val="ProtocolTableCell"/>
              <w:framePr w:hSpace="0" w:wrap="auto" w:vAnchor="margin" w:hAnchor="text" w:yAlign="inline"/>
            </w:pPr>
            <w:r w:rsidRPr="00F51253">
              <w:t>Wind event/blow down</w:t>
            </w:r>
          </w:p>
        </w:tc>
      </w:tr>
      <w:tr w:rsidR="00875E9B" w:rsidRPr="00F51253" w:rsidTr="00875E9B">
        <w:trPr>
          <w:trHeight w:hRule="exact" w:val="331"/>
        </w:trPr>
        <w:tc>
          <w:tcPr>
            <w:tcW w:w="3258" w:type="dxa"/>
            <w:tcBorders>
              <w:bottom w:val="single" w:sz="4" w:space="0" w:color="000000"/>
            </w:tcBorders>
            <w:noWrap/>
            <w:vAlign w:val="bottom"/>
            <w:hideMark/>
          </w:tcPr>
          <w:p w:rsidR="00875E9B" w:rsidRPr="00F51253" w:rsidRDefault="00875E9B" w:rsidP="008F605C">
            <w:pPr>
              <w:pStyle w:val="ProtocolTableCell"/>
              <w:framePr w:hSpace="0" w:wrap="auto" w:vAnchor="margin" w:hAnchor="text" w:yAlign="inline"/>
            </w:pPr>
            <w:r w:rsidRPr="00F51253">
              <w:t>Ice damage</w:t>
            </w:r>
          </w:p>
        </w:tc>
        <w:tc>
          <w:tcPr>
            <w:tcW w:w="3150" w:type="dxa"/>
            <w:tcBorders>
              <w:bottom w:val="single" w:sz="4" w:space="0" w:color="000000"/>
            </w:tcBorders>
            <w:noWrap/>
            <w:vAlign w:val="bottom"/>
            <w:hideMark/>
          </w:tcPr>
          <w:p w:rsidR="00875E9B" w:rsidRPr="00F51253" w:rsidRDefault="00875E9B" w:rsidP="008F605C">
            <w:pPr>
              <w:pStyle w:val="ProtocolTableCell"/>
              <w:framePr w:hSpace="0" w:wrap="auto" w:vAnchor="margin" w:hAnchor="text" w:yAlign="inline"/>
            </w:pPr>
            <w:r w:rsidRPr="00F51253">
              <w:t>Other (write in)</w:t>
            </w:r>
          </w:p>
        </w:tc>
      </w:tr>
      <w:tr w:rsidR="00875E9B" w:rsidRPr="00F51253" w:rsidTr="00875E9B">
        <w:trPr>
          <w:trHeight w:hRule="exact" w:val="331"/>
        </w:trPr>
        <w:tc>
          <w:tcPr>
            <w:tcW w:w="3258" w:type="dxa"/>
            <w:noWrap/>
            <w:vAlign w:val="bottom"/>
          </w:tcPr>
          <w:p w:rsidR="00875E9B" w:rsidRPr="00F51253" w:rsidRDefault="00875E9B" w:rsidP="008F605C">
            <w:pPr>
              <w:pStyle w:val="ProtocolTableCell"/>
              <w:framePr w:hSpace="0" w:wrap="auto" w:vAnchor="margin" w:hAnchor="text" w:yAlign="inline"/>
            </w:pPr>
            <w:r w:rsidRPr="00F51253">
              <w:t>Insect damage</w:t>
            </w:r>
          </w:p>
        </w:tc>
        <w:tc>
          <w:tcPr>
            <w:tcW w:w="3150" w:type="dxa"/>
            <w:noWrap/>
            <w:vAlign w:val="bottom"/>
          </w:tcPr>
          <w:p w:rsidR="00875E9B" w:rsidRPr="00F51253" w:rsidRDefault="00875E9B" w:rsidP="008F605C">
            <w:pPr>
              <w:pStyle w:val="ProtocolTableCell"/>
              <w:framePr w:hSpace="0" w:wrap="auto" w:vAnchor="margin" w:hAnchor="text" w:yAlign="inline"/>
            </w:pPr>
            <w:r>
              <w:t>No disturbance</w:t>
            </w:r>
          </w:p>
        </w:tc>
      </w:tr>
    </w:tbl>
    <w:p w:rsidR="00875E9B" w:rsidRDefault="00875E9B" w:rsidP="00C77159"/>
    <w:p w:rsidR="00875E9B" w:rsidRDefault="00875E9B" w:rsidP="00C77159"/>
    <w:p w:rsidR="0061501C" w:rsidRDefault="0061501C" w:rsidP="00C77159"/>
    <w:p w:rsidR="00875E9B" w:rsidRDefault="00875E9B" w:rsidP="00875E9B">
      <w:pPr>
        <w:pStyle w:val="ProtocolHeading3"/>
      </w:pPr>
      <w:r>
        <w:t>Workflow and Detailed Instructions for Documenting Vegetation Classes and Disturbances</w:t>
      </w:r>
    </w:p>
    <w:p w:rsidR="00875E9B" w:rsidRPr="00980D4E" w:rsidRDefault="00875E9B" w:rsidP="00875E9B">
      <w:pPr>
        <w:numPr>
          <w:ilvl w:val="0"/>
          <w:numId w:val="4"/>
        </w:numPr>
      </w:pPr>
      <w:r w:rsidRPr="00980D4E">
        <w:t xml:space="preserve">Download a </w:t>
      </w:r>
      <w:hyperlink r:id="rId13" w:history="1">
        <w:r w:rsidRPr="00980D4E">
          <w:rPr>
            <w:color w:val="0000FF"/>
            <w:u w:val="single"/>
          </w:rPr>
          <w:t>GAP map</w:t>
        </w:r>
      </w:hyperlink>
      <w:r w:rsidRPr="00980D4E">
        <w:t xml:space="preserve"> for your region. </w:t>
      </w:r>
    </w:p>
    <w:p w:rsidR="00875E9B" w:rsidRPr="00980D4E" w:rsidRDefault="00875E9B" w:rsidP="00875E9B">
      <w:pPr>
        <w:numPr>
          <w:ilvl w:val="0"/>
          <w:numId w:val="4"/>
        </w:numPr>
      </w:pPr>
      <w:r w:rsidRPr="00980D4E">
        <w:t xml:space="preserve">Overlay your </w:t>
      </w:r>
      <w:r>
        <w:t>survey locations</w:t>
      </w:r>
      <w:r w:rsidRPr="00980D4E">
        <w:t xml:space="preserve"> on the </w:t>
      </w:r>
      <w:r>
        <w:t xml:space="preserve">vegetation classification </w:t>
      </w:r>
      <w:r w:rsidRPr="00980D4E">
        <w:t xml:space="preserve">map and derive the </w:t>
      </w:r>
      <w:r w:rsidR="00E30271">
        <w:t>NVC Subclass</w:t>
      </w:r>
      <w:r w:rsidRPr="00980D4E">
        <w:t xml:space="preserve"> and </w:t>
      </w:r>
      <w:r>
        <w:t xml:space="preserve">the </w:t>
      </w:r>
      <w:r w:rsidRPr="00980D4E">
        <w:t xml:space="preserve">Ecological System associated with each </w:t>
      </w:r>
      <w:r>
        <w:t>location</w:t>
      </w:r>
      <w:r w:rsidRPr="00980D4E">
        <w:t>.</w:t>
      </w:r>
    </w:p>
    <w:p w:rsidR="00875E9B" w:rsidRPr="00980D4E" w:rsidRDefault="00875E9B" w:rsidP="00875E9B">
      <w:pPr>
        <w:numPr>
          <w:ilvl w:val="0"/>
          <w:numId w:val="4"/>
        </w:numPr>
      </w:pPr>
      <w:r w:rsidRPr="00980D4E">
        <w:t xml:space="preserve">Print the </w:t>
      </w:r>
      <w:r w:rsidR="00E30271">
        <w:t>Subclass</w:t>
      </w:r>
      <w:r w:rsidRPr="00980D4E">
        <w:t xml:space="preserve"> and Ecological System name on each datasheet along with the </w:t>
      </w:r>
      <w:r>
        <w:t>Site ID (Location</w:t>
      </w:r>
      <w:r w:rsidRPr="00980D4E">
        <w:t xml:space="preserve"> name/number</w:t>
      </w:r>
      <w:r>
        <w:t>)</w:t>
      </w:r>
      <w:r w:rsidRPr="00980D4E">
        <w:t>.</w:t>
      </w:r>
      <w:r w:rsidR="005D12D5">
        <w:t xml:space="preserve"> </w:t>
      </w:r>
      <w:r w:rsidRPr="00980D4E">
        <w:t xml:space="preserve">Print a list of all Ecological Systems likely to be encountered at survey </w:t>
      </w:r>
      <w:r>
        <w:t>location</w:t>
      </w:r>
      <w:r w:rsidRPr="00980D4E">
        <w:t>s on the back of the data sheet as a reference.</w:t>
      </w:r>
      <w:r w:rsidR="005D12D5">
        <w:t xml:space="preserve"> </w:t>
      </w:r>
    </w:p>
    <w:p w:rsidR="00875E9B" w:rsidRDefault="00875E9B" w:rsidP="00875E9B">
      <w:pPr>
        <w:numPr>
          <w:ilvl w:val="0"/>
          <w:numId w:val="4"/>
        </w:numPr>
      </w:pPr>
      <w:r w:rsidRPr="00980D4E">
        <w:t>Enter th</w:t>
      </w:r>
      <w:r>
        <w:t xml:space="preserve">e </w:t>
      </w:r>
      <w:r w:rsidR="00E30271">
        <w:t>NVC Subclass</w:t>
      </w:r>
      <w:r>
        <w:t xml:space="preserve"> and Ecological System name </w:t>
      </w:r>
      <w:r w:rsidRPr="00980D4E">
        <w:t xml:space="preserve">into the database when the </w:t>
      </w:r>
      <w:r>
        <w:t>location</w:t>
      </w:r>
      <w:r w:rsidRPr="00980D4E">
        <w:t>s are set up.</w:t>
      </w:r>
      <w:r w:rsidR="005D12D5">
        <w:t xml:space="preserve"> </w:t>
      </w:r>
      <w:r>
        <w:t>Ensure that pick lists for the vegetation classes and disturbances are correctly set up in the database for data entry.</w:t>
      </w:r>
    </w:p>
    <w:p w:rsidR="00875E9B" w:rsidRPr="00980D4E" w:rsidRDefault="00875E9B" w:rsidP="00875E9B">
      <w:pPr>
        <w:numPr>
          <w:ilvl w:val="0"/>
          <w:numId w:val="4"/>
        </w:numPr>
      </w:pPr>
      <w:r>
        <w:t>Print the pick-list of potential disturbances (Table 2) on the data sheet.</w:t>
      </w:r>
    </w:p>
    <w:p w:rsidR="00875E9B" w:rsidRDefault="00875E9B" w:rsidP="00875E9B">
      <w:pPr>
        <w:numPr>
          <w:ilvl w:val="0"/>
          <w:numId w:val="4"/>
        </w:numPr>
      </w:pPr>
      <w:r>
        <w:t xml:space="preserve">Train observers to recognize, on the ground, the Ecological Systems associated with survey locations in the study area and any other potential Ecological Systems they may need to record. </w:t>
      </w:r>
    </w:p>
    <w:p w:rsidR="00875E9B" w:rsidRPr="00980D4E" w:rsidRDefault="00875E9B" w:rsidP="00875E9B">
      <w:pPr>
        <w:numPr>
          <w:ilvl w:val="0"/>
          <w:numId w:val="4"/>
        </w:numPr>
      </w:pPr>
      <w:r w:rsidRPr="00980D4E">
        <w:lastRenderedPageBreak/>
        <w:t xml:space="preserve">Field </w:t>
      </w:r>
      <w:r>
        <w:t>observers</w:t>
      </w:r>
      <w:r w:rsidRPr="00980D4E">
        <w:t xml:space="preserve"> will verify</w:t>
      </w:r>
      <w:r>
        <w:t>,</w:t>
      </w:r>
      <w:r w:rsidRPr="00980D4E">
        <w:t xml:space="preserve"> in the field</w:t>
      </w:r>
      <w:r>
        <w:t>,</w:t>
      </w:r>
      <w:r w:rsidRPr="00980D4E">
        <w:t xml:space="preserve"> that the primary Ecological System assignment</w:t>
      </w:r>
      <w:r>
        <w:t xml:space="preserve"> to each survey location</w:t>
      </w:r>
      <w:r w:rsidRPr="00980D4E">
        <w:t xml:space="preserve"> is accurate or note on the data sheet what the correct classification should be</w:t>
      </w:r>
      <w:r>
        <w:t xml:space="preserve"> (referring to the list on the back of the data sheet)</w:t>
      </w:r>
      <w:r w:rsidRPr="00980D4E">
        <w:t>.</w:t>
      </w:r>
      <w:r w:rsidR="005D12D5">
        <w:t xml:space="preserve"> </w:t>
      </w:r>
    </w:p>
    <w:p w:rsidR="00875E9B" w:rsidRPr="00980D4E" w:rsidRDefault="00875E9B" w:rsidP="00875E9B">
      <w:pPr>
        <w:numPr>
          <w:ilvl w:val="0"/>
          <w:numId w:val="4"/>
        </w:numPr>
      </w:pPr>
      <w:r w:rsidRPr="00980D4E">
        <w:t>Secondary Ecological System designations will be made</w:t>
      </w:r>
      <w:r>
        <w:t xml:space="preserve"> on location</w:t>
      </w:r>
      <w:r w:rsidRPr="00980D4E">
        <w:t xml:space="preserve"> </w:t>
      </w:r>
      <w:r>
        <w:t>(</w:t>
      </w:r>
      <w:r w:rsidRPr="00980D4E">
        <w:t>in the field</w:t>
      </w:r>
      <w:r>
        <w:t>)</w:t>
      </w:r>
      <w:r w:rsidRPr="00980D4E">
        <w:t xml:space="preserve"> by the observer or recorder.</w:t>
      </w:r>
      <w:r w:rsidR="005D12D5">
        <w:t xml:space="preserve"> </w:t>
      </w:r>
      <w:r w:rsidRPr="00980D4E">
        <w:rPr>
          <w:i/>
        </w:rPr>
        <w:t xml:space="preserve">The secondary Ecological System is identified only if a different Ecological System is located within 100 m of the sample </w:t>
      </w:r>
      <w:r>
        <w:rPr>
          <w:i/>
        </w:rPr>
        <w:t>site</w:t>
      </w:r>
      <w:r w:rsidRPr="00980D4E">
        <w:rPr>
          <w:i/>
        </w:rPr>
        <w:t>.</w:t>
      </w:r>
      <w:r w:rsidR="005D12D5">
        <w:t xml:space="preserve"> </w:t>
      </w:r>
      <w:r w:rsidRPr="00980D4E">
        <w:t xml:space="preserve">Stated another way, </w:t>
      </w:r>
      <w:r>
        <w:t>location</w:t>
      </w:r>
      <w:r w:rsidRPr="00980D4E">
        <w:t>s that have secondary Ecological Systems have an edge or ecotone within 100 m.</w:t>
      </w:r>
      <w:r w:rsidR="005D12D5">
        <w:t xml:space="preserve"> </w:t>
      </w:r>
      <w:r w:rsidRPr="00980D4E">
        <w:t>The error associated with many digital maps requires that this designation be made in the field.</w:t>
      </w:r>
      <w:r w:rsidR="005D12D5">
        <w:t xml:space="preserve"> </w:t>
      </w:r>
      <w:r w:rsidRPr="00980D4E">
        <w:t>The secondary Ecological System name field in the database will be ‘NA’ as a default and will be updated as needed by the survey coordinator after field verification.</w:t>
      </w:r>
    </w:p>
    <w:p w:rsidR="00875E9B" w:rsidRPr="00980D4E" w:rsidRDefault="00875E9B" w:rsidP="00875E9B">
      <w:pPr>
        <w:numPr>
          <w:ilvl w:val="0"/>
          <w:numId w:val="4"/>
        </w:numPr>
      </w:pPr>
      <w:r>
        <w:t>Field observers will document up to 5 types of disturbances that they observe at the survey location on the data sheet; record ‘none’ if no disturbances are observed.</w:t>
      </w:r>
      <w:r w:rsidR="005D12D5">
        <w:t xml:space="preserve"> </w:t>
      </w:r>
    </w:p>
    <w:p w:rsidR="00875E9B" w:rsidRDefault="00875E9B" w:rsidP="00875E9B">
      <w:pPr>
        <w:numPr>
          <w:ilvl w:val="0"/>
          <w:numId w:val="4"/>
        </w:numPr>
      </w:pPr>
      <w:r>
        <w:t>Enter the vegetation classification information into the database, along with other field observations.</w:t>
      </w:r>
      <w:r w:rsidR="005D12D5">
        <w:t xml:space="preserve"> </w:t>
      </w:r>
    </w:p>
    <w:p w:rsidR="00656501" w:rsidRDefault="00875E9B" w:rsidP="00875E9B">
      <w:pPr>
        <w:numPr>
          <w:ilvl w:val="0"/>
          <w:numId w:val="4"/>
        </w:numPr>
      </w:pPr>
      <w:r w:rsidRPr="00980D4E">
        <w:t xml:space="preserve">Archive the GIS maps used to select the sample </w:t>
      </w:r>
      <w:r>
        <w:t>location</w:t>
      </w:r>
      <w:r w:rsidRPr="00980D4E">
        <w:t>s and the GAP maps used to assign the classes, along with other survey materials, in ServCat.</w:t>
      </w:r>
      <w:r w:rsidR="005D12D5">
        <w:t xml:space="preserve"> </w:t>
      </w:r>
      <w:r w:rsidRPr="00980D4E">
        <w:t>This will allow for post-hoc analysis of attributes such as point count distances to edges, level of fragmentation, size of patches, etc., that m</w:t>
      </w:r>
      <w:r w:rsidR="00656501">
        <w:t xml:space="preserve">ay prove useful in the future. </w:t>
      </w:r>
    </w:p>
    <w:p w:rsidR="00875E9B" w:rsidRDefault="00875E9B" w:rsidP="00875E9B">
      <w:pPr>
        <w:numPr>
          <w:ilvl w:val="0"/>
          <w:numId w:val="4"/>
        </w:numPr>
      </w:pPr>
      <w:r w:rsidRPr="00980D4E">
        <w:t xml:space="preserve">If the survey coordinator needs assistance with GIS maps and overlays, contact the </w:t>
      </w:r>
      <w:hyperlink r:id="rId14" w:history="1">
        <w:r w:rsidRPr="00656501">
          <w:rPr>
            <w:color w:val="0000FF"/>
            <w:u w:val="single"/>
          </w:rPr>
          <w:t>AKN Node administrator</w:t>
        </w:r>
      </w:hyperlink>
      <w:r w:rsidRPr="00980D4E">
        <w:t xml:space="preserve">, or the </w:t>
      </w:r>
      <w:hyperlink r:id="rId15" w:history="1">
        <w:r w:rsidRPr="00656501">
          <w:rPr>
            <w:color w:val="0000FF"/>
            <w:u w:val="single"/>
          </w:rPr>
          <w:t>Refuge System Inventory and Monitoring Program</w:t>
        </w:r>
      </w:hyperlink>
      <w:r w:rsidRPr="00980D4E">
        <w:t xml:space="preserve"> for assistance.</w:t>
      </w:r>
      <w:r w:rsidR="005D12D5">
        <w:t xml:space="preserve"> </w:t>
      </w:r>
    </w:p>
    <w:p w:rsidR="00656501" w:rsidRDefault="00656501" w:rsidP="00656501"/>
    <w:p w:rsidR="00841043" w:rsidRDefault="00841043" w:rsidP="00656501">
      <w:pPr>
        <w:pStyle w:val="ProtocolHeading2"/>
        <w:rPr>
          <w:color w:val="auto"/>
          <w:sz w:val="24"/>
          <w:szCs w:val="24"/>
        </w:rPr>
      </w:pPr>
      <w:bookmarkStart w:id="6" w:name="_Toc421625191"/>
      <w:bookmarkStart w:id="7" w:name="_Toc217722646"/>
      <w:bookmarkStart w:id="8" w:name="_Toc218320089"/>
      <w:bookmarkStart w:id="9" w:name="_Toc280111314"/>
    </w:p>
    <w:p w:rsidR="00341DAE" w:rsidRDefault="00341DAE" w:rsidP="00341DAE"/>
    <w:p w:rsidR="0061501C" w:rsidRPr="00341DAE" w:rsidRDefault="0061501C" w:rsidP="00341DAE"/>
    <w:p w:rsidR="00841043" w:rsidRPr="00841043" w:rsidRDefault="00841043" w:rsidP="00841043"/>
    <w:p w:rsidR="0061501C" w:rsidRPr="00F52641" w:rsidRDefault="00656501" w:rsidP="00F52641">
      <w:pPr>
        <w:pStyle w:val="ProtocolHeading2"/>
        <w:rPr>
          <w:color w:val="auto"/>
          <w:sz w:val="24"/>
          <w:szCs w:val="24"/>
        </w:rPr>
      </w:pPr>
      <w:r w:rsidRPr="00656501">
        <w:rPr>
          <w:color w:val="auto"/>
          <w:sz w:val="24"/>
          <w:szCs w:val="24"/>
        </w:rPr>
        <w:t>Reference</w:t>
      </w:r>
      <w:bookmarkEnd w:id="6"/>
      <w:r w:rsidR="0061501C">
        <w:rPr>
          <w:color w:val="auto"/>
          <w:sz w:val="24"/>
          <w:szCs w:val="24"/>
        </w:rPr>
        <w:t>s</w:t>
      </w:r>
    </w:p>
    <w:p w:rsidR="00656501" w:rsidRDefault="00656501" w:rsidP="00656501">
      <w:pPr>
        <w:rPr>
          <w:rStyle w:val="Hyperlink"/>
          <w:color w:val="0000FF"/>
        </w:rPr>
      </w:pPr>
      <w:r w:rsidRPr="003327E5">
        <w:rPr>
          <w:rStyle w:val="ProtocolTextChar"/>
        </w:rPr>
        <w:t>Comer, P., D. Faber-Langendoen, R. Evans, S. Gawler, C. Josse, G. Kittel, S. Menard, M. Pyne, M. Reid, K. Schulz, K. Snow, and J. Teague. 2003. Ecological systems of the United States:</w:t>
      </w:r>
      <w:r w:rsidR="005D12D5">
        <w:rPr>
          <w:rStyle w:val="ProtocolTextChar"/>
        </w:rPr>
        <w:t xml:space="preserve"> </w:t>
      </w:r>
      <w:r w:rsidRPr="003327E5">
        <w:rPr>
          <w:rStyle w:val="ProtocolTextChar"/>
        </w:rPr>
        <w:t>a working classification of U.S. terrestrial systems. NatureServe, Arlington, Virginia.</w:t>
      </w:r>
      <w:r w:rsidR="005D12D5">
        <w:rPr>
          <w:rStyle w:val="ProtocolTextChar"/>
        </w:rPr>
        <w:t xml:space="preserve"> </w:t>
      </w:r>
      <w:hyperlink r:id="rId16" w:history="1">
        <w:r w:rsidRPr="00841043">
          <w:rPr>
            <w:color w:val="0000FF"/>
            <w:u w:val="single"/>
          </w:rPr>
          <w:t>http://www.natureserve.org/library/usEcologicalsystems.pdf</w:t>
        </w:r>
      </w:hyperlink>
      <w:r w:rsidRPr="00841043">
        <w:rPr>
          <w:u w:val="single"/>
        </w:rPr>
        <w:t xml:space="preserve"> </w:t>
      </w:r>
    </w:p>
    <w:p w:rsidR="00656501" w:rsidRDefault="00656501" w:rsidP="00656501">
      <w:pPr>
        <w:rPr>
          <w:rStyle w:val="Hyperlink"/>
          <w:color w:val="0000FF"/>
        </w:rPr>
      </w:pPr>
    </w:p>
    <w:bookmarkEnd w:id="7"/>
    <w:bookmarkEnd w:id="8"/>
    <w:bookmarkEnd w:id="9"/>
    <w:p w:rsidR="00656501" w:rsidRPr="00841043" w:rsidRDefault="00841043" w:rsidP="00841043">
      <w:pPr>
        <w:pStyle w:val="ProtocolText"/>
        <w:rPr>
          <w:color w:val="0000FF"/>
          <w:u w:val="single"/>
        </w:rPr>
      </w:pPr>
      <w:r w:rsidRPr="00841043">
        <w:rPr>
          <w:color w:val="0000FF"/>
          <w:u w:val="single"/>
        </w:rPr>
        <w:t xml:space="preserve"> </w:t>
      </w:r>
    </w:p>
    <w:sectPr w:rsidR="00656501" w:rsidRPr="00841043" w:rsidSect="0061501C">
      <w:footerReference w:type="default" r:id="rId17"/>
      <w:pgSz w:w="12240" w:h="15840" w:code="1"/>
      <w:pgMar w:top="1296" w:right="1440" w:bottom="1152" w:left="1440" w:header="288"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7D9A" w:rsidRDefault="00CE7D9A" w:rsidP="00C77159">
      <w:r>
        <w:separator/>
      </w:r>
    </w:p>
  </w:endnote>
  <w:endnote w:type="continuationSeparator" w:id="0">
    <w:p w:rsidR="00CE7D9A" w:rsidRDefault="00CE7D9A" w:rsidP="00C771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990289"/>
      <w:docPartObj>
        <w:docPartGallery w:val="Page Numbers (Bottom of Page)"/>
        <w:docPartUnique/>
      </w:docPartObj>
    </w:sdtPr>
    <w:sdtEndPr>
      <w:rPr>
        <w:noProof/>
      </w:rPr>
    </w:sdtEndPr>
    <w:sdtContent>
      <w:p w:rsidR="00656501" w:rsidRDefault="00656501">
        <w:pPr>
          <w:pStyle w:val="Footer"/>
          <w:jc w:val="center"/>
        </w:pPr>
        <w:r>
          <w:fldChar w:fldCharType="begin"/>
        </w:r>
        <w:r>
          <w:instrText xml:space="preserve"> PAGE   \* MERGEFORMAT </w:instrText>
        </w:r>
        <w:r>
          <w:fldChar w:fldCharType="separate"/>
        </w:r>
        <w:r w:rsidR="0010750A">
          <w:rPr>
            <w:noProof/>
          </w:rPr>
          <w:t>2</w:t>
        </w:r>
        <w:r>
          <w:rPr>
            <w:noProof/>
          </w:rPr>
          <w:fldChar w:fldCharType="end"/>
        </w:r>
      </w:p>
    </w:sdtContent>
  </w:sdt>
  <w:p w:rsidR="00656501" w:rsidRDefault="006565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7D9A" w:rsidRDefault="00CE7D9A" w:rsidP="00C77159">
      <w:r>
        <w:separator/>
      </w:r>
    </w:p>
  </w:footnote>
  <w:footnote w:type="continuationSeparator" w:id="0">
    <w:p w:rsidR="00CE7D9A" w:rsidRDefault="00CE7D9A" w:rsidP="00C77159">
      <w:r>
        <w:continuationSeparator/>
      </w:r>
    </w:p>
  </w:footnote>
  <w:footnote w:id="1">
    <w:p w:rsidR="00C77159" w:rsidRPr="005B1ADF" w:rsidRDefault="00C77159" w:rsidP="00C77159">
      <w:pPr>
        <w:pStyle w:val="Protocolinsidecovertext"/>
        <w:rPr>
          <w:b/>
          <w:color w:val="0070C0"/>
          <w:sz w:val="24"/>
        </w:rPr>
      </w:pPr>
      <w:r>
        <w:rPr>
          <w:rStyle w:val="FootnoteReference"/>
        </w:rPr>
        <w:footnoteRef/>
      </w:r>
      <w:r>
        <w:t xml:space="preserve"> </w:t>
      </w:r>
      <w:r w:rsidRPr="00A651F5">
        <w:rPr>
          <w:rStyle w:val="ProtocolTablefootnoteChar"/>
        </w:rPr>
        <w:t>Suggested citation:</w:t>
      </w:r>
      <w:r w:rsidRPr="005B1ADF">
        <w:rPr>
          <w:b/>
          <w:sz w:val="24"/>
        </w:rPr>
        <w:t xml:space="preserve"> </w:t>
      </w:r>
    </w:p>
    <w:p w:rsidR="00C77159" w:rsidRDefault="00C77159" w:rsidP="00C77159">
      <w:pPr>
        <w:pStyle w:val="FootnoteText"/>
      </w:pPr>
      <w:r w:rsidRPr="00380C1D">
        <w:rPr>
          <w:rFonts w:eastAsiaTheme="minorEastAsia" w:cstheme="minorBidi"/>
          <w:szCs w:val="22"/>
        </w:rPr>
        <w:t>O’Brien</w:t>
      </w:r>
      <w:r>
        <w:rPr>
          <w:rFonts w:eastAsiaTheme="minorEastAsia" w:cstheme="minorBidi"/>
          <w:szCs w:val="22"/>
        </w:rPr>
        <w:t>, LE &amp; MG Knutson</w:t>
      </w:r>
      <w:r w:rsidRPr="00380C1D">
        <w:rPr>
          <w:rFonts w:eastAsiaTheme="minorEastAsia" w:cstheme="minorBidi"/>
          <w:szCs w:val="22"/>
        </w:rPr>
        <w:t xml:space="preserve">. </w:t>
      </w:r>
      <w:r>
        <w:rPr>
          <w:rFonts w:eastAsiaTheme="minorEastAsia" w:cstheme="minorBidi"/>
          <w:szCs w:val="22"/>
        </w:rPr>
        <w:t>2015</w:t>
      </w:r>
      <w:r w:rsidRPr="00380C1D">
        <w:rPr>
          <w:rFonts w:eastAsiaTheme="minorEastAsia" w:cstheme="minorBidi"/>
          <w:szCs w:val="22"/>
        </w:rPr>
        <w:t>.</w:t>
      </w:r>
      <w:r w:rsidRPr="008522B9">
        <w:t xml:space="preserve"> </w:t>
      </w:r>
      <w:r w:rsidRPr="008522B9">
        <w:rPr>
          <w:rFonts w:eastAsiaTheme="minorEastAsia" w:cstheme="minorBidi"/>
          <w:szCs w:val="22"/>
        </w:rPr>
        <w:t xml:space="preserve">A </w:t>
      </w:r>
      <w:r>
        <w:rPr>
          <w:rFonts w:eastAsiaTheme="minorEastAsia" w:cstheme="minorBidi"/>
          <w:szCs w:val="22"/>
        </w:rPr>
        <w:t>g</w:t>
      </w:r>
      <w:r w:rsidRPr="008522B9">
        <w:rPr>
          <w:rFonts w:eastAsiaTheme="minorEastAsia" w:cstheme="minorBidi"/>
          <w:szCs w:val="22"/>
        </w:rPr>
        <w:t xml:space="preserve">eneral </w:t>
      </w:r>
      <w:r>
        <w:rPr>
          <w:rFonts w:eastAsiaTheme="minorEastAsia" w:cstheme="minorBidi"/>
          <w:szCs w:val="22"/>
        </w:rPr>
        <w:t>a</w:t>
      </w:r>
      <w:r w:rsidRPr="008522B9">
        <w:rPr>
          <w:rFonts w:eastAsiaTheme="minorEastAsia" w:cstheme="minorBidi"/>
          <w:szCs w:val="22"/>
        </w:rPr>
        <w:t xml:space="preserve">pproach for </w:t>
      </w:r>
      <w:r>
        <w:rPr>
          <w:rFonts w:eastAsiaTheme="minorEastAsia" w:cstheme="minorBidi"/>
          <w:szCs w:val="22"/>
        </w:rPr>
        <w:t>a</w:t>
      </w:r>
      <w:r w:rsidRPr="008522B9">
        <w:rPr>
          <w:rFonts w:eastAsiaTheme="minorEastAsia" w:cstheme="minorBidi"/>
          <w:szCs w:val="22"/>
        </w:rPr>
        <w:t xml:space="preserve">ssociating </w:t>
      </w:r>
      <w:r>
        <w:rPr>
          <w:rFonts w:eastAsiaTheme="minorEastAsia" w:cstheme="minorBidi"/>
          <w:szCs w:val="22"/>
        </w:rPr>
        <w:t>s</w:t>
      </w:r>
      <w:r w:rsidRPr="008522B9">
        <w:rPr>
          <w:rFonts w:eastAsiaTheme="minorEastAsia" w:cstheme="minorBidi"/>
          <w:szCs w:val="22"/>
        </w:rPr>
        <w:t xml:space="preserve">tandardized </w:t>
      </w:r>
      <w:r>
        <w:rPr>
          <w:rFonts w:eastAsiaTheme="minorEastAsia" w:cstheme="minorBidi"/>
          <w:szCs w:val="22"/>
        </w:rPr>
        <w:t>v</w:t>
      </w:r>
      <w:r w:rsidRPr="008522B9">
        <w:rPr>
          <w:rFonts w:eastAsiaTheme="minorEastAsia" w:cstheme="minorBidi"/>
          <w:szCs w:val="22"/>
        </w:rPr>
        <w:t xml:space="preserve">egetation </w:t>
      </w:r>
      <w:r>
        <w:rPr>
          <w:rFonts w:eastAsiaTheme="minorEastAsia" w:cstheme="minorBidi"/>
          <w:szCs w:val="22"/>
        </w:rPr>
        <w:t>c</w:t>
      </w:r>
      <w:r w:rsidRPr="008522B9">
        <w:rPr>
          <w:rFonts w:eastAsiaTheme="minorEastAsia" w:cstheme="minorBidi"/>
          <w:szCs w:val="22"/>
        </w:rPr>
        <w:t xml:space="preserve">lasses </w:t>
      </w:r>
      <w:r>
        <w:rPr>
          <w:rFonts w:eastAsiaTheme="minorEastAsia" w:cstheme="minorBidi"/>
          <w:szCs w:val="22"/>
        </w:rPr>
        <w:t>w</w:t>
      </w:r>
      <w:r w:rsidRPr="008522B9">
        <w:rPr>
          <w:rFonts w:eastAsiaTheme="minorEastAsia" w:cstheme="minorBidi"/>
          <w:szCs w:val="22"/>
        </w:rPr>
        <w:t xml:space="preserve">ith </w:t>
      </w:r>
      <w:r>
        <w:rPr>
          <w:rFonts w:eastAsiaTheme="minorEastAsia" w:cstheme="minorBidi"/>
          <w:szCs w:val="22"/>
        </w:rPr>
        <w:t>s</w:t>
      </w:r>
      <w:r w:rsidRPr="008522B9">
        <w:rPr>
          <w:rFonts w:eastAsiaTheme="minorEastAsia" w:cstheme="minorBidi"/>
          <w:szCs w:val="22"/>
        </w:rPr>
        <w:t xml:space="preserve">urvey </w:t>
      </w:r>
      <w:r>
        <w:rPr>
          <w:rFonts w:eastAsiaTheme="minorEastAsia" w:cstheme="minorBidi"/>
          <w:szCs w:val="22"/>
        </w:rPr>
        <w:t>l</w:t>
      </w:r>
      <w:r w:rsidRPr="008522B9">
        <w:rPr>
          <w:rFonts w:eastAsiaTheme="minorEastAsia" w:cstheme="minorBidi"/>
          <w:szCs w:val="22"/>
        </w:rPr>
        <w:t>ocations</w:t>
      </w:r>
      <w:r>
        <w:rPr>
          <w:rFonts w:eastAsiaTheme="minorEastAsia" w:cstheme="minorBidi"/>
          <w:szCs w:val="22"/>
        </w:rPr>
        <w:t xml:space="preserve">. National Wildlife </w:t>
      </w:r>
      <w:r w:rsidRPr="00380C1D">
        <w:rPr>
          <w:rFonts w:eastAsiaTheme="minorEastAsia" w:cstheme="minorBidi"/>
          <w:szCs w:val="22"/>
        </w:rPr>
        <w:t>Refuge System, U.S. Fish and Wildlife Service, Fort Collins, Colorado.</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9420C8"/>
    <w:multiLevelType w:val="hybridMultilevel"/>
    <w:tmpl w:val="A46EB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CC76D78"/>
    <w:multiLevelType w:val="hybridMultilevel"/>
    <w:tmpl w:val="B4E67B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CC54820"/>
    <w:multiLevelType w:val="hybridMultilevel"/>
    <w:tmpl w:val="7D8CF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F132F0A"/>
    <w:multiLevelType w:val="hybridMultilevel"/>
    <w:tmpl w:val="AB0213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9"/>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7159"/>
    <w:rsid w:val="000578BD"/>
    <w:rsid w:val="000A1E02"/>
    <w:rsid w:val="0010750A"/>
    <w:rsid w:val="001517C6"/>
    <w:rsid w:val="00227854"/>
    <w:rsid w:val="00282AE1"/>
    <w:rsid w:val="00341DAE"/>
    <w:rsid w:val="00374644"/>
    <w:rsid w:val="005D12D5"/>
    <w:rsid w:val="005F2AB1"/>
    <w:rsid w:val="0061501C"/>
    <w:rsid w:val="00656501"/>
    <w:rsid w:val="00841043"/>
    <w:rsid w:val="00875E9B"/>
    <w:rsid w:val="00A22543"/>
    <w:rsid w:val="00AA17CD"/>
    <w:rsid w:val="00B52355"/>
    <w:rsid w:val="00C533FF"/>
    <w:rsid w:val="00C77159"/>
    <w:rsid w:val="00CE7D9A"/>
    <w:rsid w:val="00D27BDE"/>
    <w:rsid w:val="00E30271"/>
    <w:rsid w:val="00F526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77159"/>
    <w:rPr>
      <w:rFonts w:eastAsia="Times New Roman"/>
    </w:rPr>
  </w:style>
  <w:style w:type="paragraph" w:styleId="Heading2">
    <w:name w:val="heading 2"/>
    <w:basedOn w:val="Normal"/>
    <w:next w:val="Normal"/>
    <w:link w:val="Heading2Char"/>
    <w:uiPriority w:val="9"/>
    <w:semiHidden/>
    <w:unhideWhenUsed/>
    <w:qFormat/>
    <w:rsid w:val="00C7715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C77159"/>
    <w:rPr>
      <w:rFonts w:ascii="Times New Roman" w:eastAsiaTheme="minorEastAsia" w:hAnsi="Times New Roman"/>
      <w:noProof/>
      <w:color w:val="auto"/>
      <w:sz w:val="24"/>
      <w:szCs w:val="24"/>
      <w:u w:val="none"/>
    </w:rPr>
  </w:style>
  <w:style w:type="paragraph" w:customStyle="1" w:styleId="Protocolinsidecovertext">
    <w:name w:val="Protocol inside cover text"/>
    <w:basedOn w:val="Normal"/>
    <w:link w:val="ProtocolinsidecovertextChar"/>
    <w:qFormat/>
    <w:rsid w:val="00C77159"/>
    <w:rPr>
      <w:sz w:val="18"/>
    </w:rPr>
  </w:style>
  <w:style w:type="character" w:customStyle="1" w:styleId="ProtocolinsidecovertextChar">
    <w:name w:val="Protocol inside cover text Char"/>
    <w:basedOn w:val="DefaultParagraphFont"/>
    <w:link w:val="Protocolinsidecovertext"/>
    <w:rsid w:val="00C77159"/>
    <w:rPr>
      <w:rFonts w:eastAsia="Times New Roman"/>
      <w:sz w:val="18"/>
    </w:rPr>
  </w:style>
  <w:style w:type="paragraph" w:customStyle="1" w:styleId="ProtocolHeading3">
    <w:name w:val="Protocol Heading 3"/>
    <w:basedOn w:val="Normal"/>
    <w:next w:val="Normal"/>
    <w:link w:val="ProtocolHeading3Char"/>
    <w:qFormat/>
    <w:rsid w:val="00C77159"/>
    <w:pPr>
      <w:keepNext/>
      <w:outlineLvl w:val="1"/>
    </w:pPr>
    <w:rPr>
      <w:rFonts w:ascii="Arial" w:hAnsi="Arial" w:cs="Arial"/>
      <w:b/>
      <w:bCs/>
      <w:i/>
      <w:iCs/>
      <w:sz w:val="22"/>
      <w:szCs w:val="22"/>
    </w:rPr>
  </w:style>
  <w:style w:type="character" w:customStyle="1" w:styleId="ProtocolHeading3Char">
    <w:name w:val="Protocol Heading 3 Char"/>
    <w:basedOn w:val="DefaultParagraphFont"/>
    <w:link w:val="ProtocolHeading3"/>
    <w:rsid w:val="00C77159"/>
    <w:rPr>
      <w:rFonts w:ascii="Arial" w:eastAsia="Times New Roman" w:hAnsi="Arial" w:cs="Arial"/>
      <w:b/>
      <w:bCs/>
      <w:i/>
      <w:iCs/>
      <w:sz w:val="22"/>
      <w:szCs w:val="22"/>
    </w:rPr>
  </w:style>
  <w:style w:type="paragraph" w:customStyle="1" w:styleId="ProtocolHeading2">
    <w:name w:val="Protocol Heading 2"/>
    <w:basedOn w:val="Heading2"/>
    <w:next w:val="Normal"/>
    <w:link w:val="ProtocolHeading2Char"/>
    <w:qFormat/>
    <w:rsid w:val="00C77159"/>
    <w:pPr>
      <w:keepLines w:val="0"/>
      <w:spacing w:before="0"/>
    </w:pPr>
    <w:rPr>
      <w:rFonts w:ascii="Arial" w:hAnsi="Arial" w:cs="Arial"/>
      <w:iCs/>
      <w:szCs w:val="28"/>
    </w:rPr>
  </w:style>
  <w:style w:type="character" w:customStyle="1" w:styleId="ProtocolHeading2Char">
    <w:name w:val="Protocol Heading 2 Char"/>
    <w:basedOn w:val="Heading2Char"/>
    <w:link w:val="ProtocolHeading2"/>
    <w:rsid w:val="00C77159"/>
    <w:rPr>
      <w:rFonts w:ascii="Arial" w:eastAsiaTheme="majorEastAsia" w:hAnsi="Arial" w:cs="Arial"/>
      <w:b/>
      <w:bCs/>
      <w:iCs/>
      <w:color w:val="4F81BD" w:themeColor="accent1"/>
      <w:sz w:val="26"/>
      <w:szCs w:val="28"/>
    </w:rPr>
  </w:style>
  <w:style w:type="paragraph" w:styleId="FootnoteText">
    <w:name w:val="footnote text"/>
    <w:basedOn w:val="Normal"/>
    <w:link w:val="FootnoteTextChar"/>
    <w:uiPriority w:val="99"/>
    <w:semiHidden/>
    <w:unhideWhenUsed/>
    <w:rsid w:val="00C77159"/>
    <w:rPr>
      <w:sz w:val="20"/>
      <w:szCs w:val="20"/>
    </w:rPr>
  </w:style>
  <w:style w:type="character" w:customStyle="1" w:styleId="FootnoteTextChar">
    <w:name w:val="Footnote Text Char"/>
    <w:basedOn w:val="DefaultParagraphFont"/>
    <w:link w:val="FootnoteText"/>
    <w:uiPriority w:val="99"/>
    <w:semiHidden/>
    <w:rsid w:val="00C77159"/>
    <w:rPr>
      <w:rFonts w:eastAsia="Times New Roman"/>
      <w:sz w:val="20"/>
      <w:szCs w:val="20"/>
    </w:rPr>
  </w:style>
  <w:style w:type="paragraph" w:customStyle="1" w:styleId="ProtocolTablefootnote">
    <w:name w:val="Protocol Table footnote"/>
    <w:basedOn w:val="Normal"/>
    <w:link w:val="ProtocolTablefootnoteChar"/>
    <w:autoRedefine/>
    <w:qFormat/>
    <w:rsid w:val="00C77159"/>
    <w:pPr>
      <w:keepNext/>
      <w:spacing w:before="120"/>
    </w:pPr>
    <w:rPr>
      <w:rFonts w:ascii="Arial" w:hAnsi="Arial"/>
      <w:bCs/>
      <w:sz w:val="16"/>
      <w:szCs w:val="16"/>
    </w:rPr>
  </w:style>
  <w:style w:type="character" w:customStyle="1" w:styleId="ProtocolTablefootnoteChar">
    <w:name w:val="Protocol Table footnote Char"/>
    <w:basedOn w:val="DefaultParagraphFont"/>
    <w:link w:val="ProtocolTablefootnote"/>
    <w:rsid w:val="00C77159"/>
    <w:rPr>
      <w:rFonts w:ascii="Arial" w:eastAsia="Times New Roman" w:hAnsi="Arial"/>
      <w:bCs/>
      <w:sz w:val="16"/>
      <w:szCs w:val="16"/>
    </w:rPr>
  </w:style>
  <w:style w:type="paragraph" w:customStyle="1" w:styleId="ProtocolHeading1">
    <w:name w:val="Protocol Heading 1"/>
    <w:basedOn w:val="Normal"/>
    <w:link w:val="ProtocolHeading1Char"/>
    <w:qFormat/>
    <w:rsid w:val="00C77159"/>
    <w:pPr>
      <w:keepNext/>
      <w:outlineLvl w:val="1"/>
    </w:pPr>
    <w:rPr>
      <w:rFonts w:ascii="Arial" w:hAnsi="Arial" w:cs="Arial"/>
      <w:b/>
      <w:bCs/>
      <w:iCs/>
      <w:sz w:val="32"/>
      <w:szCs w:val="32"/>
    </w:rPr>
  </w:style>
  <w:style w:type="character" w:customStyle="1" w:styleId="ProtocolHeading1Char">
    <w:name w:val="Protocol Heading 1 Char"/>
    <w:basedOn w:val="DefaultParagraphFont"/>
    <w:link w:val="ProtocolHeading1"/>
    <w:rsid w:val="00C77159"/>
    <w:rPr>
      <w:rFonts w:ascii="Arial" w:eastAsia="Times New Roman" w:hAnsi="Arial" w:cs="Arial"/>
      <w:b/>
      <w:bCs/>
      <w:iCs/>
      <w:sz w:val="32"/>
      <w:szCs w:val="32"/>
    </w:rPr>
  </w:style>
  <w:style w:type="paragraph" w:customStyle="1" w:styleId="ProtocolText">
    <w:name w:val="Protocol Text"/>
    <w:basedOn w:val="Normal"/>
    <w:link w:val="ProtocolTextChar"/>
    <w:qFormat/>
    <w:rsid w:val="00C77159"/>
  </w:style>
  <w:style w:type="character" w:customStyle="1" w:styleId="ProtocolTextChar">
    <w:name w:val="Protocol Text Char"/>
    <w:basedOn w:val="DefaultParagraphFont"/>
    <w:link w:val="ProtocolText"/>
    <w:rsid w:val="00C77159"/>
    <w:rPr>
      <w:rFonts w:eastAsia="Times New Roman"/>
    </w:rPr>
  </w:style>
  <w:style w:type="character" w:styleId="FootnoteReference">
    <w:name w:val="footnote reference"/>
    <w:basedOn w:val="DefaultParagraphFont"/>
    <w:uiPriority w:val="99"/>
    <w:semiHidden/>
    <w:unhideWhenUsed/>
    <w:rsid w:val="00C77159"/>
    <w:rPr>
      <w:vertAlign w:val="superscript"/>
    </w:rPr>
  </w:style>
  <w:style w:type="character" w:customStyle="1" w:styleId="Heading2Char">
    <w:name w:val="Heading 2 Char"/>
    <w:basedOn w:val="DefaultParagraphFont"/>
    <w:link w:val="Heading2"/>
    <w:uiPriority w:val="9"/>
    <w:semiHidden/>
    <w:rsid w:val="00C77159"/>
    <w:rPr>
      <w:rFonts w:asciiTheme="majorHAnsi" w:eastAsiaTheme="majorEastAsia" w:hAnsiTheme="majorHAnsi" w:cstheme="majorBidi"/>
      <w:b/>
      <w:bCs/>
      <w:color w:val="4F81BD" w:themeColor="accent1"/>
      <w:sz w:val="26"/>
      <w:szCs w:val="26"/>
    </w:rPr>
  </w:style>
  <w:style w:type="paragraph" w:customStyle="1" w:styleId="ProtocolTableCell">
    <w:name w:val="Protocol TableCell"/>
    <w:basedOn w:val="Normal"/>
    <w:qFormat/>
    <w:rsid w:val="00C77159"/>
    <w:pPr>
      <w:framePr w:hSpace="180" w:wrap="around" w:vAnchor="text" w:hAnchor="margin" w:y="1069"/>
      <w:spacing w:before="20" w:after="20"/>
    </w:pPr>
    <w:rPr>
      <w:rFonts w:ascii="Arial" w:hAnsi="Arial"/>
      <w:sz w:val="18"/>
      <w:szCs w:val="20"/>
    </w:rPr>
  </w:style>
  <w:style w:type="paragraph" w:customStyle="1" w:styleId="ProtocolTabletitle">
    <w:name w:val="Protocol Table title"/>
    <w:basedOn w:val="Normal"/>
    <w:link w:val="ProtocolTabletitleChar"/>
    <w:qFormat/>
    <w:rsid w:val="00C77159"/>
    <w:pPr>
      <w:keepNext/>
      <w:spacing w:after="120"/>
    </w:pPr>
    <w:rPr>
      <w:rFonts w:ascii="Arial" w:hAnsi="Arial"/>
      <w:bCs/>
      <w:sz w:val="20"/>
      <w:szCs w:val="20"/>
    </w:rPr>
  </w:style>
  <w:style w:type="character" w:customStyle="1" w:styleId="ProtocolTabletitleChar">
    <w:name w:val="Protocol Table title Char"/>
    <w:basedOn w:val="DefaultParagraphFont"/>
    <w:link w:val="ProtocolTabletitle"/>
    <w:rsid w:val="00C77159"/>
    <w:rPr>
      <w:rFonts w:ascii="Arial" w:eastAsia="Times New Roman" w:hAnsi="Arial"/>
      <w:bCs/>
      <w:sz w:val="20"/>
      <w:szCs w:val="20"/>
    </w:rPr>
  </w:style>
  <w:style w:type="paragraph" w:customStyle="1" w:styleId="ProtocolNormalText">
    <w:name w:val="Protocol Normal Text"/>
    <w:basedOn w:val="ProtocolText"/>
    <w:link w:val="ProtocolNormalTextChar"/>
    <w:qFormat/>
    <w:rsid w:val="00C77159"/>
  </w:style>
  <w:style w:type="character" w:customStyle="1" w:styleId="ProtocolNormalTextChar">
    <w:name w:val="Protocol Normal Text Char"/>
    <w:basedOn w:val="DefaultParagraphFont"/>
    <w:link w:val="ProtocolNormalText"/>
    <w:rsid w:val="00C77159"/>
    <w:rPr>
      <w:rFonts w:eastAsia="Times New Roman"/>
    </w:rPr>
  </w:style>
  <w:style w:type="table" w:styleId="TableGrid">
    <w:name w:val="Table Grid"/>
    <w:basedOn w:val="TableNormal"/>
    <w:uiPriority w:val="59"/>
    <w:rsid w:val="00875E9B"/>
    <w:rPr>
      <w:rFonts w:eastAsia="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656501"/>
    <w:pPr>
      <w:tabs>
        <w:tab w:val="center" w:pos="4680"/>
        <w:tab w:val="right" w:pos="9360"/>
      </w:tabs>
    </w:pPr>
  </w:style>
  <w:style w:type="character" w:customStyle="1" w:styleId="HeaderChar">
    <w:name w:val="Header Char"/>
    <w:basedOn w:val="DefaultParagraphFont"/>
    <w:link w:val="Header"/>
    <w:uiPriority w:val="99"/>
    <w:rsid w:val="00656501"/>
    <w:rPr>
      <w:rFonts w:eastAsia="Times New Roman"/>
    </w:rPr>
  </w:style>
  <w:style w:type="paragraph" w:styleId="Footer">
    <w:name w:val="footer"/>
    <w:basedOn w:val="Normal"/>
    <w:link w:val="FooterChar"/>
    <w:uiPriority w:val="99"/>
    <w:unhideWhenUsed/>
    <w:rsid w:val="00656501"/>
    <w:pPr>
      <w:tabs>
        <w:tab w:val="center" w:pos="4680"/>
        <w:tab w:val="right" w:pos="9360"/>
      </w:tabs>
    </w:pPr>
  </w:style>
  <w:style w:type="character" w:customStyle="1" w:styleId="FooterChar">
    <w:name w:val="Footer Char"/>
    <w:basedOn w:val="DefaultParagraphFont"/>
    <w:link w:val="Footer"/>
    <w:uiPriority w:val="99"/>
    <w:rsid w:val="00656501"/>
    <w:rPr>
      <w:rFonts w:eastAsia="Times New Roman"/>
    </w:rPr>
  </w:style>
  <w:style w:type="character" w:styleId="FollowedHyperlink">
    <w:name w:val="FollowedHyperlink"/>
    <w:basedOn w:val="DefaultParagraphFont"/>
    <w:uiPriority w:val="99"/>
    <w:semiHidden/>
    <w:unhideWhenUsed/>
    <w:rsid w:val="0084104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77159"/>
    <w:rPr>
      <w:rFonts w:eastAsia="Times New Roman"/>
    </w:rPr>
  </w:style>
  <w:style w:type="paragraph" w:styleId="Heading2">
    <w:name w:val="heading 2"/>
    <w:basedOn w:val="Normal"/>
    <w:next w:val="Normal"/>
    <w:link w:val="Heading2Char"/>
    <w:uiPriority w:val="9"/>
    <w:semiHidden/>
    <w:unhideWhenUsed/>
    <w:qFormat/>
    <w:rsid w:val="00C7715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C77159"/>
    <w:rPr>
      <w:rFonts w:ascii="Times New Roman" w:eastAsiaTheme="minorEastAsia" w:hAnsi="Times New Roman"/>
      <w:noProof/>
      <w:color w:val="auto"/>
      <w:sz w:val="24"/>
      <w:szCs w:val="24"/>
      <w:u w:val="none"/>
    </w:rPr>
  </w:style>
  <w:style w:type="paragraph" w:customStyle="1" w:styleId="Protocolinsidecovertext">
    <w:name w:val="Protocol inside cover text"/>
    <w:basedOn w:val="Normal"/>
    <w:link w:val="ProtocolinsidecovertextChar"/>
    <w:qFormat/>
    <w:rsid w:val="00C77159"/>
    <w:rPr>
      <w:sz w:val="18"/>
    </w:rPr>
  </w:style>
  <w:style w:type="character" w:customStyle="1" w:styleId="ProtocolinsidecovertextChar">
    <w:name w:val="Protocol inside cover text Char"/>
    <w:basedOn w:val="DefaultParagraphFont"/>
    <w:link w:val="Protocolinsidecovertext"/>
    <w:rsid w:val="00C77159"/>
    <w:rPr>
      <w:rFonts w:eastAsia="Times New Roman"/>
      <w:sz w:val="18"/>
    </w:rPr>
  </w:style>
  <w:style w:type="paragraph" w:customStyle="1" w:styleId="ProtocolHeading3">
    <w:name w:val="Protocol Heading 3"/>
    <w:basedOn w:val="Normal"/>
    <w:next w:val="Normal"/>
    <w:link w:val="ProtocolHeading3Char"/>
    <w:qFormat/>
    <w:rsid w:val="00C77159"/>
    <w:pPr>
      <w:keepNext/>
      <w:outlineLvl w:val="1"/>
    </w:pPr>
    <w:rPr>
      <w:rFonts w:ascii="Arial" w:hAnsi="Arial" w:cs="Arial"/>
      <w:b/>
      <w:bCs/>
      <w:i/>
      <w:iCs/>
      <w:sz w:val="22"/>
      <w:szCs w:val="22"/>
    </w:rPr>
  </w:style>
  <w:style w:type="character" w:customStyle="1" w:styleId="ProtocolHeading3Char">
    <w:name w:val="Protocol Heading 3 Char"/>
    <w:basedOn w:val="DefaultParagraphFont"/>
    <w:link w:val="ProtocolHeading3"/>
    <w:rsid w:val="00C77159"/>
    <w:rPr>
      <w:rFonts w:ascii="Arial" w:eastAsia="Times New Roman" w:hAnsi="Arial" w:cs="Arial"/>
      <w:b/>
      <w:bCs/>
      <w:i/>
      <w:iCs/>
      <w:sz w:val="22"/>
      <w:szCs w:val="22"/>
    </w:rPr>
  </w:style>
  <w:style w:type="paragraph" w:customStyle="1" w:styleId="ProtocolHeading2">
    <w:name w:val="Protocol Heading 2"/>
    <w:basedOn w:val="Heading2"/>
    <w:next w:val="Normal"/>
    <w:link w:val="ProtocolHeading2Char"/>
    <w:qFormat/>
    <w:rsid w:val="00C77159"/>
    <w:pPr>
      <w:keepLines w:val="0"/>
      <w:spacing w:before="0"/>
    </w:pPr>
    <w:rPr>
      <w:rFonts w:ascii="Arial" w:hAnsi="Arial" w:cs="Arial"/>
      <w:iCs/>
      <w:szCs w:val="28"/>
    </w:rPr>
  </w:style>
  <w:style w:type="character" w:customStyle="1" w:styleId="ProtocolHeading2Char">
    <w:name w:val="Protocol Heading 2 Char"/>
    <w:basedOn w:val="Heading2Char"/>
    <w:link w:val="ProtocolHeading2"/>
    <w:rsid w:val="00C77159"/>
    <w:rPr>
      <w:rFonts w:ascii="Arial" w:eastAsiaTheme="majorEastAsia" w:hAnsi="Arial" w:cs="Arial"/>
      <w:b/>
      <w:bCs/>
      <w:iCs/>
      <w:color w:val="4F81BD" w:themeColor="accent1"/>
      <w:sz w:val="26"/>
      <w:szCs w:val="28"/>
    </w:rPr>
  </w:style>
  <w:style w:type="paragraph" w:styleId="FootnoteText">
    <w:name w:val="footnote text"/>
    <w:basedOn w:val="Normal"/>
    <w:link w:val="FootnoteTextChar"/>
    <w:uiPriority w:val="99"/>
    <w:semiHidden/>
    <w:unhideWhenUsed/>
    <w:rsid w:val="00C77159"/>
    <w:rPr>
      <w:sz w:val="20"/>
      <w:szCs w:val="20"/>
    </w:rPr>
  </w:style>
  <w:style w:type="character" w:customStyle="1" w:styleId="FootnoteTextChar">
    <w:name w:val="Footnote Text Char"/>
    <w:basedOn w:val="DefaultParagraphFont"/>
    <w:link w:val="FootnoteText"/>
    <w:uiPriority w:val="99"/>
    <w:semiHidden/>
    <w:rsid w:val="00C77159"/>
    <w:rPr>
      <w:rFonts w:eastAsia="Times New Roman"/>
      <w:sz w:val="20"/>
      <w:szCs w:val="20"/>
    </w:rPr>
  </w:style>
  <w:style w:type="paragraph" w:customStyle="1" w:styleId="ProtocolTablefootnote">
    <w:name w:val="Protocol Table footnote"/>
    <w:basedOn w:val="Normal"/>
    <w:link w:val="ProtocolTablefootnoteChar"/>
    <w:autoRedefine/>
    <w:qFormat/>
    <w:rsid w:val="00C77159"/>
    <w:pPr>
      <w:keepNext/>
      <w:spacing w:before="120"/>
    </w:pPr>
    <w:rPr>
      <w:rFonts w:ascii="Arial" w:hAnsi="Arial"/>
      <w:bCs/>
      <w:sz w:val="16"/>
      <w:szCs w:val="16"/>
    </w:rPr>
  </w:style>
  <w:style w:type="character" w:customStyle="1" w:styleId="ProtocolTablefootnoteChar">
    <w:name w:val="Protocol Table footnote Char"/>
    <w:basedOn w:val="DefaultParagraphFont"/>
    <w:link w:val="ProtocolTablefootnote"/>
    <w:rsid w:val="00C77159"/>
    <w:rPr>
      <w:rFonts w:ascii="Arial" w:eastAsia="Times New Roman" w:hAnsi="Arial"/>
      <w:bCs/>
      <w:sz w:val="16"/>
      <w:szCs w:val="16"/>
    </w:rPr>
  </w:style>
  <w:style w:type="paragraph" w:customStyle="1" w:styleId="ProtocolHeading1">
    <w:name w:val="Protocol Heading 1"/>
    <w:basedOn w:val="Normal"/>
    <w:link w:val="ProtocolHeading1Char"/>
    <w:qFormat/>
    <w:rsid w:val="00C77159"/>
    <w:pPr>
      <w:keepNext/>
      <w:outlineLvl w:val="1"/>
    </w:pPr>
    <w:rPr>
      <w:rFonts w:ascii="Arial" w:hAnsi="Arial" w:cs="Arial"/>
      <w:b/>
      <w:bCs/>
      <w:iCs/>
      <w:sz w:val="32"/>
      <w:szCs w:val="32"/>
    </w:rPr>
  </w:style>
  <w:style w:type="character" w:customStyle="1" w:styleId="ProtocolHeading1Char">
    <w:name w:val="Protocol Heading 1 Char"/>
    <w:basedOn w:val="DefaultParagraphFont"/>
    <w:link w:val="ProtocolHeading1"/>
    <w:rsid w:val="00C77159"/>
    <w:rPr>
      <w:rFonts w:ascii="Arial" w:eastAsia="Times New Roman" w:hAnsi="Arial" w:cs="Arial"/>
      <w:b/>
      <w:bCs/>
      <w:iCs/>
      <w:sz w:val="32"/>
      <w:szCs w:val="32"/>
    </w:rPr>
  </w:style>
  <w:style w:type="paragraph" w:customStyle="1" w:styleId="ProtocolText">
    <w:name w:val="Protocol Text"/>
    <w:basedOn w:val="Normal"/>
    <w:link w:val="ProtocolTextChar"/>
    <w:qFormat/>
    <w:rsid w:val="00C77159"/>
  </w:style>
  <w:style w:type="character" w:customStyle="1" w:styleId="ProtocolTextChar">
    <w:name w:val="Protocol Text Char"/>
    <w:basedOn w:val="DefaultParagraphFont"/>
    <w:link w:val="ProtocolText"/>
    <w:rsid w:val="00C77159"/>
    <w:rPr>
      <w:rFonts w:eastAsia="Times New Roman"/>
    </w:rPr>
  </w:style>
  <w:style w:type="character" w:styleId="FootnoteReference">
    <w:name w:val="footnote reference"/>
    <w:basedOn w:val="DefaultParagraphFont"/>
    <w:uiPriority w:val="99"/>
    <w:semiHidden/>
    <w:unhideWhenUsed/>
    <w:rsid w:val="00C77159"/>
    <w:rPr>
      <w:vertAlign w:val="superscript"/>
    </w:rPr>
  </w:style>
  <w:style w:type="character" w:customStyle="1" w:styleId="Heading2Char">
    <w:name w:val="Heading 2 Char"/>
    <w:basedOn w:val="DefaultParagraphFont"/>
    <w:link w:val="Heading2"/>
    <w:uiPriority w:val="9"/>
    <w:semiHidden/>
    <w:rsid w:val="00C77159"/>
    <w:rPr>
      <w:rFonts w:asciiTheme="majorHAnsi" w:eastAsiaTheme="majorEastAsia" w:hAnsiTheme="majorHAnsi" w:cstheme="majorBidi"/>
      <w:b/>
      <w:bCs/>
      <w:color w:val="4F81BD" w:themeColor="accent1"/>
      <w:sz w:val="26"/>
      <w:szCs w:val="26"/>
    </w:rPr>
  </w:style>
  <w:style w:type="paragraph" w:customStyle="1" w:styleId="ProtocolTableCell">
    <w:name w:val="Protocol TableCell"/>
    <w:basedOn w:val="Normal"/>
    <w:qFormat/>
    <w:rsid w:val="00C77159"/>
    <w:pPr>
      <w:framePr w:hSpace="180" w:wrap="around" w:vAnchor="text" w:hAnchor="margin" w:y="1069"/>
      <w:spacing w:before="20" w:after="20"/>
    </w:pPr>
    <w:rPr>
      <w:rFonts w:ascii="Arial" w:hAnsi="Arial"/>
      <w:sz w:val="18"/>
      <w:szCs w:val="20"/>
    </w:rPr>
  </w:style>
  <w:style w:type="paragraph" w:customStyle="1" w:styleId="ProtocolTabletitle">
    <w:name w:val="Protocol Table title"/>
    <w:basedOn w:val="Normal"/>
    <w:link w:val="ProtocolTabletitleChar"/>
    <w:qFormat/>
    <w:rsid w:val="00C77159"/>
    <w:pPr>
      <w:keepNext/>
      <w:spacing w:after="120"/>
    </w:pPr>
    <w:rPr>
      <w:rFonts w:ascii="Arial" w:hAnsi="Arial"/>
      <w:bCs/>
      <w:sz w:val="20"/>
      <w:szCs w:val="20"/>
    </w:rPr>
  </w:style>
  <w:style w:type="character" w:customStyle="1" w:styleId="ProtocolTabletitleChar">
    <w:name w:val="Protocol Table title Char"/>
    <w:basedOn w:val="DefaultParagraphFont"/>
    <w:link w:val="ProtocolTabletitle"/>
    <w:rsid w:val="00C77159"/>
    <w:rPr>
      <w:rFonts w:ascii="Arial" w:eastAsia="Times New Roman" w:hAnsi="Arial"/>
      <w:bCs/>
      <w:sz w:val="20"/>
      <w:szCs w:val="20"/>
    </w:rPr>
  </w:style>
  <w:style w:type="paragraph" w:customStyle="1" w:styleId="ProtocolNormalText">
    <w:name w:val="Protocol Normal Text"/>
    <w:basedOn w:val="ProtocolText"/>
    <w:link w:val="ProtocolNormalTextChar"/>
    <w:qFormat/>
    <w:rsid w:val="00C77159"/>
  </w:style>
  <w:style w:type="character" w:customStyle="1" w:styleId="ProtocolNormalTextChar">
    <w:name w:val="Protocol Normal Text Char"/>
    <w:basedOn w:val="DefaultParagraphFont"/>
    <w:link w:val="ProtocolNormalText"/>
    <w:rsid w:val="00C77159"/>
    <w:rPr>
      <w:rFonts w:eastAsia="Times New Roman"/>
    </w:rPr>
  </w:style>
  <w:style w:type="table" w:styleId="TableGrid">
    <w:name w:val="Table Grid"/>
    <w:basedOn w:val="TableNormal"/>
    <w:uiPriority w:val="59"/>
    <w:rsid w:val="00875E9B"/>
    <w:rPr>
      <w:rFonts w:eastAsia="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656501"/>
    <w:pPr>
      <w:tabs>
        <w:tab w:val="center" w:pos="4680"/>
        <w:tab w:val="right" w:pos="9360"/>
      </w:tabs>
    </w:pPr>
  </w:style>
  <w:style w:type="character" w:customStyle="1" w:styleId="HeaderChar">
    <w:name w:val="Header Char"/>
    <w:basedOn w:val="DefaultParagraphFont"/>
    <w:link w:val="Header"/>
    <w:uiPriority w:val="99"/>
    <w:rsid w:val="00656501"/>
    <w:rPr>
      <w:rFonts w:eastAsia="Times New Roman"/>
    </w:rPr>
  </w:style>
  <w:style w:type="paragraph" w:styleId="Footer">
    <w:name w:val="footer"/>
    <w:basedOn w:val="Normal"/>
    <w:link w:val="FooterChar"/>
    <w:uiPriority w:val="99"/>
    <w:unhideWhenUsed/>
    <w:rsid w:val="00656501"/>
    <w:pPr>
      <w:tabs>
        <w:tab w:val="center" w:pos="4680"/>
        <w:tab w:val="right" w:pos="9360"/>
      </w:tabs>
    </w:pPr>
  </w:style>
  <w:style w:type="character" w:customStyle="1" w:styleId="FooterChar">
    <w:name w:val="Footer Char"/>
    <w:basedOn w:val="DefaultParagraphFont"/>
    <w:link w:val="Footer"/>
    <w:uiPriority w:val="99"/>
    <w:rsid w:val="00656501"/>
    <w:rPr>
      <w:rFonts w:eastAsia="Times New Roman"/>
    </w:rPr>
  </w:style>
  <w:style w:type="character" w:styleId="FollowedHyperlink">
    <w:name w:val="FollowedHyperlink"/>
    <w:basedOn w:val="DefaultParagraphFont"/>
    <w:uiPriority w:val="99"/>
    <w:semiHidden/>
    <w:unhideWhenUsed/>
    <w:rsid w:val="0084104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apanalysis.usgs.gov/gaplandcover/data/download/" TargetMode="External"/><Relationship Id="rId13" Type="http://schemas.openxmlformats.org/officeDocument/2006/relationships/hyperlink" Target="http://gapanalysis.usgs.gov/gaplandcover/data/download/"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explorer.natureserve.org/servlet/NatureServe?menuselect=none&amp;nameSpec=&amp;whichTypes=all&amp;nameType=either&amp;noPunct=CHECKED&amp;findTerm=&amp;allSelected=on&amp;taxonomyCommand=&amp;taxonomyLevel=All+Ecological+Units&amp;post_processes=SetTaxon&amp;isSpecies=true&amp;c_wetland_opt=ALL&amp;s_wetland_opt=ALL&amp;s_lf_opt=ALL&amp;sourceTemplate=nameSearchEcol.wmt&amp;refineTarget=nameSearchEcol.wmt&amp;referringPage=nameSearchEcol.wmt&amp;loadTemplate=locationSearchEcol.wmt&amp;prevTarget=nameSearchEcol.wmt&amp;isEcol=true&amp;post_processes=PostName&amp;searchType=Ecol&amp;jump_to="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www.natureserve.org/library/usEcologicalsystems.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gapanalysis.usgs.gov/gaplandcover/data/download/" TargetMode="External"/><Relationship Id="rId5" Type="http://schemas.openxmlformats.org/officeDocument/2006/relationships/webSettings" Target="webSettings.xml"/><Relationship Id="rId15" Type="http://schemas.openxmlformats.org/officeDocument/2006/relationships/hyperlink" Target="http://www.fws.gov/Refuges/NaturalResourcePC/regionalIandM.html" TargetMode="External"/><Relationship Id="rId10" Type="http://schemas.openxmlformats.org/officeDocument/2006/relationships/hyperlink" Target="http://gis1.usgs.gov/csas/gap/viewer/land_cover/Map.asp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usnvc.org/" TargetMode="External"/><Relationship Id="rId14" Type="http://schemas.openxmlformats.org/officeDocument/2006/relationships/hyperlink" Target="http://data.prbo.org/partners/mwad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921</Words>
  <Characters>1095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U.S. Fish &amp; Wildlife Service</Company>
  <LinksUpToDate>false</LinksUpToDate>
  <CharactersWithSpaces>128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 O'Brien</dc:creator>
  <cp:lastModifiedBy>Lee O'Brien</cp:lastModifiedBy>
  <cp:revision>3</cp:revision>
  <dcterms:created xsi:type="dcterms:W3CDTF">2015-08-18T20:17:00Z</dcterms:created>
  <dcterms:modified xsi:type="dcterms:W3CDTF">2015-08-18T20:17:00Z</dcterms:modified>
</cp:coreProperties>
</file>